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BDE065" w14:textId="77777777" w:rsidR="00E44B5B" w:rsidRPr="000A787E" w:rsidRDefault="00E44B5B" w:rsidP="00E44B5B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Hlk513130292"/>
      <w:r w:rsidRPr="000A787E">
        <w:rPr>
          <w:rFonts w:ascii="Times New Roman" w:hAnsi="Times New Roman" w:cs="Times New Roman"/>
          <w:b/>
          <w:sz w:val="24"/>
          <w:szCs w:val="24"/>
        </w:rPr>
        <w:t>Supporting information</w:t>
      </w:r>
    </w:p>
    <w:p w14:paraId="430C8E5A" w14:textId="244E216E" w:rsidR="00E44B5B" w:rsidRPr="000A787E" w:rsidRDefault="00E44B5B">
      <w:pPr>
        <w:rPr>
          <w:rFonts w:ascii="Times New Roman" w:hAnsi="Times New Roman" w:cs="Times New Roman"/>
          <w:sz w:val="24"/>
          <w:szCs w:val="24"/>
        </w:rPr>
      </w:pPr>
      <w:r w:rsidRPr="000A787E">
        <w:rPr>
          <w:rFonts w:ascii="Times New Roman" w:hAnsi="Times New Roman" w:cs="Times New Roman"/>
          <w:sz w:val="24"/>
          <w:szCs w:val="24"/>
        </w:rPr>
        <w:t>for</w:t>
      </w:r>
    </w:p>
    <w:p w14:paraId="3F1009F9" w14:textId="5F00F6E5" w:rsidR="0084400A" w:rsidRPr="000A787E" w:rsidRDefault="00CE7963">
      <w:pPr>
        <w:rPr>
          <w:rFonts w:ascii="Times New Roman" w:hAnsi="Times New Roman" w:cs="Times New Roman"/>
          <w:b/>
          <w:sz w:val="24"/>
          <w:szCs w:val="24"/>
        </w:rPr>
      </w:pPr>
      <w:r w:rsidRPr="000A787E">
        <w:rPr>
          <w:rFonts w:ascii="Times New Roman" w:hAnsi="Times New Roman" w:cs="Times New Roman"/>
          <w:b/>
          <w:sz w:val="24"/>
          <w:szCs w:val="24"/>
        </w:rPr>
        <w:t xml:space="preserve">A </w:t>
      </w:r>
      <w:r w:rsidR="00EF092C" w:rsidRPr="000A787E">
        <w:rPr>
          <w:rFonts w:ascii="Times New Roman" w:hAnsi="Times New Roman" w:cs="Times New Roman"/>
          <w:b/>
          <w:sz w:val="24"/>
          <w:szCs w:val="24"/>
        </w:rPr>
        <w:t xml:space="preserve">clip-like </w:t>
      </w:r>
      <w:r w:rsidRPr="000A787E">
        <w:rPr>
          <w:rFonts w:ascii="Times New Roman" w:hAnsi="Times New Roman" w:cs="Times New Roman"/>
          <w:b/>
          <w:sz w:val="24"/>
          <w:szCs w:val="24"/>
        </w:rPr>
        <w:t>host that undergoes s</w:t>
      </w:r>
      <w:r w:rsidR="00E650A5" w:rsidRPr="000A787E">
        <w:rPr>
          <w:rFonts w:ascii="Times New Roman" w:hAnsi="Times New Roman" w:cs="Times New Roman"/>
          <w:b/>
          <w:sz w:val="24"/>
          <w:szCs w:val="24"/>
        </w:rPr>
        <w:t xml:space="preserve">elf-assembly </w:t>
      </w:r>
      <w:r w:rsidR="004D74F5" w:rsidRPr="000A787E"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Pr="000A787E">
        <w:rPr>
          <w:rFonts w:ascii="Times New Roman" w:hAnsi="Times New Roman" w:cs="Times New Roman"/>
          <w:b/>
          <w:sz w:val="24"/>
          <w:szCs w:val="24"/>
        </w:rPr>
        <w:t xml:space="preserve">competitive </w:t>
      </w:r>
      <w:r w:rsidR="004D74F5" w:rsidRPr="000A787E">
        <w:rPr>
          <w:rFonts w:ascii="Times New Roman" w:hAnsi="Times New Roman" w:cs="Times New Roman"/>
          <w:b/>
          <w:sz w:val="24"/>
          <w:szCs w:val="24"/>
        </w:rPr>
        <w:t xml:space="preserve">guest-induced disassembly </w:t>
      </w:r>
      <w:r w:rsidR="00E57397" w:rsidRPr="000A787E">
        <w:rPr>
          <w:rFonts w:ascii="Times New Roman" w:hAnsi="Times New Roman" w:cs="Times New Roman"/>
          <w:b/>
          <w:sz w:val="24"/>
          <w:szCs w:val="24"/>
        </w:rPr>
        <w:t>in water</w:t>
      </w:r>
    </w:p>
    <w:p w14:paraId="41C5B255" w14:textId="68253F28" w:rsidR="00730164" w:rsidRDefault="00730164">
      <w:pPr>
        <w:rPr>
          <w:rFonts w:ascii="Times New Roman" w:hAnsi="Times New Roman" w:cs="Times New Roman"/>
          <w:sz w:val="24"/>
          <w:szCs w:val="24"/>
        </w:rPr>
      </w:pPr>
      <w:bookmarkStart w:id="1" w:name="_Hlk513130339"/>
      <w:bookmarkEnd w:id="0"/>
      <w:r w:rsidRPr="0084400A">
        <w:rPr>
          <w:rFonts w:ascii="Times New Roman" w:hAnsi="Times New Roman" w:cs="Times New Roman"/>
          <w:sz w:val="24"/>
          <w:szCs w:val="24"/>
        </w:rPr>
        <w:t xml:space="preserve">Meagan A. Beatty, </w:t>
      </w:r>
      <w:proofErr w:type="spellStart"/>
      <w:r w:rsidR="00D80061" w:rsidRPr="00BC0406">
        <w:rPr>
          <w:rFonts w:ascii="Times New Roman" w:hAnsi="Times New Roman" w:cs="Times New Roman"/>
          <w:sz w:val="24"/>
          <w:szCs w:val="24"/>
        </w:rPr>
        <w:t>Jil</w:t>
      </w:r>
      <w:proofErr w:type="spellEnd"/>
      <w:r w:rsidR="00BC0406" w:rsidRPr="00BC0406">
        <w:rPr>
          <w:rFonts w:ascii="Times New Roman" w:hAnsi="Times New Roman" w:cs="Times New Roman"/>
          <w:sz w:val="24"/>
          <w:szCs w:val="24"/>
        </w:rPr>
        <w:t xml:space="preserve"> A.</w:t>
      </w:r>
      <w:r w:rsidR="00D80061" w:rsidRPr="00BC04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0061" w:rsidRPr="00BC0406">
        <w:rPr>
          <w:rFonts w:ascii="Times New Roman" w:hAnsi="Times New Roman" w:cs="Times New Roman"/>
          <w:sz w:val="24"/>
          <w:szCs w:val="24"/>
        </w:rPr>
        <w:t>Busmann</w:t>
      </w:r>
      <w:proofErr w:type="spellEnd"/>
      <w:r w:rsidR="00D80061" w:rsidRPr="00BC0406">
        <w:rPr>
          <w:rFonts w:ascii="Times New Roman" w:hAnsi="Times New Roman" w:cs="Times New Roman"/>
          <w:sz w:val="24"/>
          <w:szCs w:val="24"/>
        </w:rPr>
        <w:t>, Noah</w:t>
      </w:r>
      <w:r w:rsidR="00BC0406" w:rsidRPr="00BC0406">
        <w:rPr>
          <w:rFonts w:ascii="Times New Roman" w:hAnsi="Times New Roman" w:cs="Times New Roman"/>
          <w:sz w:val="24"/>
          <w:szCs w:val="24"/>
        </w:rPr>
        <w:t xml:space="preserve"> G.</w:t>
      </w:r>
      <w:r w:rsidR="00D80061" w:rsidRPr="00BC04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0061" w:rsidRPr="00BC0406">
        <w:rPr>
          <w:rFonts w:ascii="Times New Roman" w:hAnsi="Times New Roman" w:cs="Times New Roman"/>
          <w:sz w:val="24"/>
          <w:szCs w:val="24"/>
        </w:rPr>
        <w:t>Fagen</w:t>
      </w:r>
      <w:proofErr w:type="spellEnd"/>
      <w:r w:rsidR="00D80061" w:rsidRPr="0084400A">
        <w:rPr>
          <w:rFonts w:ascii="Times New Roman" w:hAnsi="Times New Roman" w:cs="Times New Roman"/>
          <w:sz w:val="24"/>
          <w:szCs w:val="24"/>
        </w:rPr>
        <w:t xml:space="preserve">, Graham </w:t>
      </w:r>
      <w:r w:rsidR="005E1BC0">
        <w:rPr>
          <w:rFonts w:ascii="Times New Roman" w:hAnsi="Times New Roman" w:cs="Times New Roman"/>
          <w:sz w:val="24"/>
          <w:szCs w:val="24"/>
        </w:rPr>
        <w:t>A.</w:t>
      </w:r>
      <w:r w:rsidR="009F081A">
        <w:rPr>
          <w:rFonts w:ascii="Times New Roman" w:hAnsi="Times New Roman" w:cs="Times New Roman"/>
          <w:sz w:val="24"/>
          <w:szCs w:val="24"/>
        </w:rPr>
        <w:t xml:space="preserve"> E.</w:t>
      </w:r>
      <w:r w:rsidR="005E1BC0">
        <w:rPr>
          <w:rFonts w:ascii="Times New Roman" w:hAnsi="Times New Roman" w:cs="Times New Roman"/>
          <w:sz w:val="24"/>
          <w:szCs w:val="24"/>
        </w:rPr>
        <w:t xml:space="preserve"> </w:t>
      </w:r>
      <w:r w:rsidR="00D80061" w:rsidRPr="0084400A">
        <w:rPr>
          <w:rFonts w:ascii="Times New Roman" w:hAnsi="Times New Roman" w:cs="Times New Roman"/>
          <w:sz w:val="24"/>
          <w:szCs w:val="24"/>
        </w:rPr>
        <w:t>Garne</w:t>
      </w:r>
      <w:r w:rsidR="005E1BC0">
        <w:rPr>
          <w:rFonts w:ascii="Times New Roman" w:hAnsi="Times New Roman" w:cs="Times New Roman"/>
          <w:sz w:val="24"/>
          <w:szCs w:val="24"/>
        </w:rPr>
        <w:t>t</w:t>
      </w:r>
      <w:r w:rsidR="00D80061" w:rsidRPr="0084400A">
        <w:rPr>
          <w:rFonts w:ascii="Times New Roman" w:hAnsi="Times New Roman" w:cs="Times New Roman"/>
          <w:sz w:val="24"/>
          <w:szCs w:val="24"/>
        </w:rPr>
        <w:t>t</w:t>
      </w:r>
      <w:r w:rsidR="006B710D" w:rsidRPr="0084400A">
        <w:rPr>
          <w:rFonts w:ascii="Times New Roman" w:hAnsi="Times New Roman" w:cs="Times New Roman"/>
          <w:sz w:val="24"/>
          <w:szCs w:val="24"/>
        </w:rPr>
        <w:t xml:space="preserve">, </w:t>
      </w:r>
      <w:r w:rsidR="00B2088B" w:rsidRPr="0084400A">
        <w:rPr>
          <w:rFonts w:ascii="Times New Roman" w:hAnsi="Times New Roman" w:cs="Times New Roman"/>
          <w:sz w:val="24"/>
          <w:szCs w:val="24"/>
        </w:rPr>
        <w:t>Fraser Hof</w:t>
      </w:r>
      <w:r w:rsidR="009F081A">
        <w:rPr>
          <w:rFonts w:ascii="Times New Roman" w:hAnsi="Times New Roman" w:cs="Times New Roman"/>
          <w:sz w:val="24"/>
          <w:szCs w:val="24"/>
        </w:rPr>
        <w:t>*</w:t>
      </w:r>
    </w:p>
    <w:p w14:paraId="0E7E7E72" w14:textId="77777777" w:rsidR="00EB1521" w:rsidRDefault="00EB1521">
      <w:pPr>
        <w:rPr>
          <w:rFonts w:ascii="Times New Roman" w:hAnsi="Times New Roman" w:cs="Times New Roman"/>
          <w:sz w:val="24"/>
          <w:szCs w:val="24"/>
        </w:rPr>
      </w:pPr>
    </w:p>
    <w:p w14:paraId="3529450F" w14:textId="6B6BF493" w:rsidR="000A787E" w:rsidRPr="00EB1521" w:rsidRDefault="000A787E">
      <w:pPr>
        <w:rPr>
          <w:rFonts w:ascii="Times New Roman" w:hAnsi="Times New Roman" w:cs="Times New Roman"/>
          <w:b/>
          <w:sz w:val="24"/>
          <w:szCs w:val="24"/>
        </w:rPr>
      </w:pPr>
      <w:r w:rsidRPr="00EB1521">
        <w:rPr>
          <w:rFonts w:ascii="Times New Roman" w:hAnsi="Times New Roman" w:cs="Times New Roman"/>
          <w:b/>
          <w:sz w:val="24"/>
          <w:szCs w:val="24"/>
        </w:rPr>
        <w:t>Table of contents</w:t>
      </w:r>
    </w:p>
    <w:p w14:paraId="2CCF5D1F" w14:textId="77777777" w:rsidR="000A787E" w:rsidRPr="007027D0" w:rsidRDefault="000A787E" w:rsidP="000A787E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FE0F6A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 xml:space="preserve">H and </w:t>
      </w:r>
      <w:r w:rsidRPr="00FE0F6A">
        <w:rPr>
          <w:rFonts w:ascii="Times-Roman" w:hAnsi="Times-Roman" w:cs="Times-Roman"/>
          <w:sz w:val="24"/>
          <w:szCs w:val="24"/>
          <w:vertAlign w:val="superscript"/>
        </w:rPr>
        <w:t>13</w:t>
      </w:r>
      <w:r>
        <w:rPr>
          <w:rFonts w:ascii="Times-Roman" w:hAnsi="Times-Roman" w:cs="Times-Roman"/>
          <w:sz w:val="24"/>
          <w:szCs w:val="24"/>
        </w:rPr>
        <w:t>C spectra of novel compounds</w:t>
      </w:r>
    </w:p>
    <w:p w14:paraId="41ADE70F" w14:textId="4D28D97A" w:rsidR="000A787E" w:rsidRDefault="000A787E" w:rsidP="000A787E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Further dimer characterization</w:t>
      </w:r>
    </w:p>
    <w:p w14:paraId="78967CA0" w14:textId="77777777" w:rsidR="000A787E" w:rsidRPr="007C7DCF" w:rsidRDefault="000A787E" w:rsidP="000A787E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9E08C2">
        <w:rPr>
          <w:rFonts w:ascii="Times-Roman" w:hAnsi="Times-Roman" w:cs="Times-Roman"/>
          <w:sz w:val="24"/>
          <w:szCs w:val="24"/>
        </w:rPr>
        <w:t>ITC</w:t>
      </w:r>
      <w:r>
        <w:rPr>
          <w:rFonts w:ascii="Times-Roman" w:hAnsi="Times-Roman" w:cs="Times-Roman"/>
          <w:sz w:val="24"/>
          <w:szCs w:val="24"/>
        </w:rPr>
        <w:t xml:space="preserve"> characterization of </w:t>
      </w:r>
      <w:r w:rsidRPr="009E08C2">
        <w:rPr>
          <w:rFonts w:ascii="Times-Roman" w:hAnsi="Times-Roman" w:cs="Times-Roman"/>
          <w:b/>
          <w:sz w:val="24"/>
          <w:szCs w:val="24"/>
        </w:rPr>
        <w:t>2</w:t>
      </w:r>
    </w:p>
    <w:p w14:paraId="3E356ED6" w14:textId="77777777" w:rsidR="000A787E" w:rsidRDefault="000A787E" w:rsidP="000A787E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 xml:space="preserve">Comparison of </w:t>
      </w:r>
      <w:r w:rsidRPr="00185CE9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 xml:space="preserve">H NMR spectra of </w:t>
      </w:r>
      <w:r w:rsidRPr="00185CE9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</w:rPr>
        <w:t>CD</w:t>
      </w:r>
      <w:r w:rsidRPr="00795CC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D</w:t>
      </w:r>
      <w:r>
        <w:rPr>
          <w:rFonts w:ascii="Times-Roman" w:hAnsi="Times-Roman" w:cs="Times-Roman"/>
          <w:sz w:val="24"/>
          <w:szCs w:val="24"/>
        </w:rPr>
        <w:t xml:space="preserve"> and D</w:t>
      </w:r>
      <w:r w:rsidRPr="00185CE9">
        <w:rPr>
          <w:rFonts w:ascii="Times-Roman" w:hAnsi="Times-Roman" w:cs="Times-Roman"/>
          <w:sz w:val="24"/>
          <w:szCs w:val="24"/>
          <w:vertAlign w:val="subscript"/>
        </w:rPr>
        <w:t>2</w:t>
      </w:r>
      <w:r>
        <w:rPr>
          <w:rFonts w:ascii="Times-Roman" w:hAnsi="Times-Roman" w:cs="Times-Roman"/>
          <w:sz w:val="24"/>
          <w:szCs w:val="24"/>
        </w:rPr>
        <w:t>O</w:t>
      </w:r>
    </w:p>
    <w:p w14:paraId="1F194BC1" w14:textId="69436215" w:rsidR="000A787E" w:rsidRDefault="000A787E" w:rsidP="000A787E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1</w:t>
      </w:r>
      <w:r w:rsidR="001C729F">
        <w:rPr>
          <w:rFonts w:ascii="Times-Roman" w:hAnsi="Times-Roman" w:cs="Times-Roman"/>
          <w:sz w:val="24"/>
          <w:szCs w:val="24"/>
        </w:rPr>
        <w:t>-</w:t>
      </w:r>
      <w:r>
        <w:rPr>
          <w:rFonts w:ascii="Times-Roman" w:hAnsi="Times-Roman" w:cs="Times-Roman"/>
          <w:sz w:val="24"/>
          <w:szCs w:val="24"/>
        </w:rPr>
        <w:t>D</w:t>
      </w:r>
      <w:r w:rsidR="001C729F">
        <w:rPr>
          <w:rFonts w:ascii="Times-Roman" w:hAnsi="Times-Roman" w:cs="Times-Roman"/>
          <w:sz w:val="24"/>
          <w:szCs w:val="24"/>
        </w:rPr>
        <w:t xml:space="preserve"> </w:t>
      </w:r>
      <w:r>
        <w:rPr>
          <w:rFonts w:ascii="Times-Roman" w:hAnsi="Times-Roman" w:cs="Times-Roman"/>
          <w:sz w:val="24"/>
          <w:szCs w:val="24"/>
        </w:rPr>
        <w:t>DOSY characterization</w:t>
      </w:r>
    </w:p>
    <w:p w14:paraId="32875EFF" w14:textId="4C0BE269" w:rsidR="000A787E" w:rsidRDefault="000A787E" w:rsidP="000A787E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Host-guest characterization</w:t>
      </w:r>
    </w:p>
    <w:p w14:paraId="18B56250" w14:textId="36E004F1" w:rsidR="000A787E" w:rsidRDefault="000A787E" w:rsidP="000A787E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 xml:space="preserve">Single point </w:t>
      </w:r>
      <w:r w:rsidRPr="007A6D66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>H titrations</w:t>
      </w:r>
      <w:r w:rsidR="000E0085">
        <w:rPr>
          <w:rFonts w:ascii="Times-Roman" w:hAnsi="Times-Roman" w:cs="Times-Roman"/>
          <w:sz w:val="24"/>
          <w:szCs w:val="24"/>
        </w:rPr>
        <w:t xml:space="preserve"> of BM with </w:t>
      </w:r>
      <w:r w:rsidR="000E0085" w:rsidRPr="000E0085">
        <w:rPr>
          <w:rFonts w:ascii="Times-Roman" w:hAnsi="Times-Roman" w:cs="Times-Roman"/>
          <w:b/>
          <w:sz w:val="24"/>
          <w:szCs w:val="24"/>
        </w:rPr>
        <w:t>2</w:t>
      </w:r>
    </w:p>
    <w:p w14:paraId="0F41B0AA" w14:textId="73768660" w:rsidR="000A787E" w:rsidRDefault="000A787E" w:rsidP="000A787E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 xml:space="preserve">Full </w:t>
      </w:r>
      <w:r w:rsidRPr="007A6D66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>H titrations with select guests</w:t>
      </w:r>
      <w:r w:rsidR="002D4401">
        <w:rPr>
          <w:rFonts w:ascii="Times-Roman" w:hAnsi="Times-Roman" w:cs="Times-Roman"/>
          <w:sz w:val="24"/>
          <w:szCs w:val="24"/>
        </w:rPr>
        <w:t xml:space="preserve"> (</w:t>
      </w:r>
      <w:r w:rsidR="002D4401" w:rsidRPr="002D4401">
        <w:rPr>
          <w:rFonts w:ascii="Times-Roman" w:hAnsi="Times-Roman" w:cs="Times-Roman"/>
          <w:b/>
          <w:sz w:val="24"/>
          <w:szCs w:val="24"/>
        </w:rPr>
        <w:t>7</w:t>
      </w:r>
      <w:r w:rsidR="002D4401">
        <w:rPr>
          <w:rFonts w:ascii="Times-Roman" w:hAnsi="Times-Roman" w:cs="Times-Roman"/>
          <w:sz w:val="24"/>
          <w:szCs w:val="24"/>
        </w:rPr>
        <w:t xml:space="preserve">, </w:t>
      </w:r>
      <w:r w:rsidR="002D4401" w:rsidRPr="002D4401">
        <w:rPr>
          <w:rFonts w:ascii="Times-Roman" w:hAnsi="Times-Roman" w:cs="Times-Roman"/>
          <w:b/>
          <w:sz w:val="24"/>
          <w:szCs w:val="24"/>
        </w:rPr>
        <w:t>9</w:t>
      </w:r>
      <w:r w:rsidR="002D4401">
        <w:rPr>
          <w:rFonts w:ascii="Times-Roman" w:hAnsi="Times-Roman" w:cs="Times-Roman"/>
          <w:sz w:val="24"/>
          <w:szCs w:val="24"/>
        </w:rPr>
        <w:t xml:space="preserve">, </w:t>
      </w:r>
      <w:r w:rsidR="002D4401" w:rsidRPr="002D4401">
        <w:rPr>
          <w:rFonts w:ascii="Times-Roman" w:hAnsi="Times-Roman" w:cs="Times-Roman"/>
          <w:b/>
          <w:sz w:val="24"/>
          <w:szCs w:val="24"/>
        </w:rPr>
        <w:t>13</w:t>
      </w:r>
      <w:r w:rsidR="002D4401">
        <w:rPr>
          <w:rFonts w:ascii="Times-Roman" w:hAnsi="Times-Roman" w:cs="Times-Roman"/>
          <w:sz w:val="24"/>
          <w:szCs w:val="24"/>
        </w:rPr>
        <w:t xml:space="preserve">, </w:t>
      </w:r>
      <w:r w:rsidR="002D4401" w:rsidRPr="002D4401">
        <w:rPr>
          <w:rFonts w:ascii="Times-Roman" w:hAnsi="Times-Roman" w:cs="Times-Roman"/>
          <w:b/>
          <w:sz w:val="24"/>
          <w:szCs w:val="24"/>
        </w:rPr>
        <w:t>14</w:t>
      </w:r>
      <w:r w:rsidR="002D4401">
        <w:rPr>
          <w:rFonts w:ascii="Times-Roman" w:hAnsi="Times-Roman" w:cs="Times-Roman"/>
          <w:sz w:val="24"/>
          <w:szCs w:val="24"/>
        </w:rPr>
        <w:t>)</w:t>
      </w:r>
      <w:r w:rsidR="000E0085">
        <w:rPr>
          <w:rFonts w:ascii="Times-Roman" w:hAnsi="Times-Roman" w:cs="Times-Roman"/>
          <w:sz w:val="24"/>
          <w:szCs w:val="24"/>
        </w:rPr>
        <w:t xml:space="preserve"> with </w:t>
      </w:r>
      <w:r w:rsidR="000E0085" w:rsidRPr="000E0085">
        <w:rPr>
          <w:rFonts w:ascii="Times-Roman" w:hAnsi="Times-Roman" w:cs="Times-Roman"/>
          <w:b/>
          <w:sz w:val="24"/>
          <w:szCs w:val="24"/>
        </w:rPr>
        <w:t>2</w:t>
      </w:r>
    </w:p>
    <w:p w14:paraId="2BE1AD7A" w14:textId="77777777" w:rsidR="000A787E" w:rsidRDefault="000A787E" w:rsidP="000A787E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 xml:space="preserve">UV-Vis and Fluorescence titrations of BM and LCG with </w:t>
      </w:r>
      <w:r w:rsidRPr="000A787E">
        <w:rPr>
          <w:rFonts w:ascii="Times-Roman" w:hAnsi="Times-Roman" w:cs="Times-Roman"/>
          <w:b/>
          <w:sz w:val="24"/>
          <w:szCs w:val="24"/>
        </w:rPr>
        <w:t>2</w:t>
      </w:r>
    </w:p>
    <w:p w14:paraId="5347FF1F" w14:textId="77777777" w:rsidR="000A787E" w:rsidRDefault="000A787E" w:rsidP="000A787E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 xml:space="preserve">VT-NMR of 1:1 complex of </w:t>
      </w:r>
      <w:r w:rsidRPr="000A787E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and LCG</w:t>
      </w:r>
    </w:p>
    <w:p w14:paraId="27928FF5" w14:textId="4470CE1A" w:rsidR="000A787E" w:rsidRPr="000A787E" w:rsidRDefault="000A787E" w:rsidP="000A787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bookmarkEnd w:id="1"/>
    <w:p w14:paraId="5A7F966B" w14:textId="0C1338E2" w:rsidR="007027D0" w:rsidRDefault="007027D0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5879E9CD" w14:textId="4DEB5C19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593912A2" w14:textId="7D8CABBC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18A5582A" w14:textId="1A340952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59563BE5" w14:textId="5C44A75E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50D59F8F" w14:textId="2E5705B2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5B8241D9" w14:textId="2F2506E9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3A86F3C2" w14:textId="66422E85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13FF8461" w14:textId="4C862B78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523E7734" w14:textId="416FF336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7ED238FA" w14:textId="61E0D145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08C9270D" w14:textId="27EBCF2D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1C77C6B2" w14:textId="3A0E49DF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5134B41F" w14:textId="6DEEE75F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012F06C0" w14:textId="0422A222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3FB2B68A" w14:textId="46119658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2BC19020" w14:textId="3BC2F384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4104EB44" w14:textId="74C26126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6015D9A7" w14:textId="414BB668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10A18C5A" w14:textId="209200A2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1C2F1993" w14:textId="55F4E442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2EE5993C" w14:textId="393463CC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29E54A26" w14:textId="5C5A60C1" w:rsidR="000A787E" w:rsidRDefault="000A787E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3F2657D4" w14:textId="77777777" w:rsidR="00967241" w:rsidRDefault="00967241" w:rsidP="00FB47C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44D5B3B4" w14:textId="49F031FC" w:rsidR="007027D0" w:rsidRPr="007027D0" w:rsidRDefault="00FE0F6A" w:rsidP="007027D0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FE0F6A">
        <w:rPr>
          <w:rFonts w:ascii="Times-Roman" w:hAnsi="Times-Roman" w:cs="Times-Roman"/>
          <w:sz w:val="24"/>
          <w:szCs w:val="24"/>
          <w:vertAlign w:val="superscript"/>
        </w:rPr>
        <w:lastRenderedPageBreak/>
        <w:t>1</w:t>
      </w:r>
      <w:r>
        <w:rPr>
          <w:rFonts w:ascii="Times-Roman" w:hAnsi="Times-Roman" w:cs="Times-Roman"/>
          <w:sz w:val="24"/>
          <w:szCs w:val="24"/>
        </w:rPr>
        <w:t xml:space="preserve">H and </w:t>
      </w:r>
      <w:r w:rsidRPr="00FE0F6A">
        <w:rPr>
          <w:rFonts w:ascii="Times-Roman" w:hAnsi="Times-Roman" w:cs="Times-Roman"/>
          <w:sz w:val="24"/>
          <w:szCs w:val="24"/>
          <w:vertAlign w:val="superscript"/>
        </w:rPr>
        <w:t>13</w:t>
      </w:r>
      <w:r>
        <w:rPr>
          <w:rFonts w:ascii="Times-Roman" w:hAnsi="Times-Roman" w:cs="Times-Roman"/>
          <w:sz w:val="24"/>
          <w:szCs w:val="24"/>
        </w:rPr>
        <w:t>C spectra of novel compounds</w:t>
      </w:r>
    </w:p>
    <w:p w14:paraId="30565F70" w14:textId="4E096364" w:rsidR="007B574B" w:rsidRDefault="007B574B" w:rsidP="007B574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1ACD535C" w14:textId="630A12EA" w:rsidR="007B574B" w:rsidRDefault="004C6E3C" w:rsidP="007B574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022DFE70" wp14:editId="7D9BF4C5">
            <wp:extent cx="6303645" cy="3889375"/>
            <wp:effectExtent l="0" t="0" r="1905" b="0"/>
            <wp:docPr id="229" name="Picture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3645" cy="38893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DBDA97" w14:textId="630A71F3" w:rsidR="007B574B" w:rsidRDefault="007027D0" w:rsidP="007B574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120F7CA4" wp14:editId="1218F8B8">
            <wp:extent cx="6303645" cy="3846830"/>
            <wp:effectExtent l="0" t="0" r="1905" b="1270"/>
            <wp:docPr id="300" name="Picture 3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3645" cy="38468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723937" w14:textId="270493C6" w:rsidR="007B574B" w:rsidRDefault="009C4749" w:rsidP="001038BE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  <w:r w:rsidRPr="009C4749">
        <w:rPr>
          <w:rFonts w:ascii="Times-Roman" w:hAnsi="Times-Roman" w:cs="Times-Roman"/>
          <w:noProof/>
          <w:sz w:val="24"/>
          <w:szCs w:val="24"/>
        </w:rPr>
        <w:lastRenderedPageBreak/>
        <mc:AlternateContent>
          <mc:Choice Requires="wpg">
            <w:drawing>
              <wp:inline distT="0" distB="0" distL="0" distR="0" wp14:anchorId="28A79961" wp14:editId="75A5E520">
                <wp:extent cx="6341806" cy="4199304"/>
                <wp:effectExtent l="0" t="0" r="1905" b="0"/>
                <wp:docPr id="122" name="Group 8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41806" cy="4199304"/>
                          <a:chOff x="0" y="0"/>
                          <a:chExt cx="6341806" cy="4199304"/>
                        </a:xfrm>
                      </wpg:grpSpPr>
                      <pic:pic xmlns:pic="http://schemas.openxmlformats.org/drawingml/2006/picture">
                        <pic:nvPicPr>
                          <pic:cNvPr id="123" name="Picture 123">
                            <a:extLst/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41806" cy="419930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24" name="Picture 124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4743849" y="598987"/>
                            <a:ext cx="1135063" cy="69373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25" name="TextBox 7">
                          <a:extLst/>
                        </wps:cNvPr>
                        <wps:cNvSpPr txBox="1"/>
                        <wps:spPr>
                          <a:xfrm>
                            <a:off x="5124201" y="1479537"/>
                            <a:ext cx="276038" cy="307777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99BA2B7" w14:textId="77777777" w:rsidR="00815CC2" w:rsidRDefault="00815CC2" w:rsidP="009C4749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5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8A79961" id="Group 8" o:spid="_x0000_s1026" style="width:499.35pt;height:330.65pt;mso-position-horizontal-relative:char;mso-position-vertical-relative:line" coordsize="63418,41993" o:gfxdata="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qpealY2JAu7uCBjyA7gE/&#10;hUlreW17H5lpcRToOCY3DY/KnZ2uBPRRRS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TIHWlrmfGX+t0X/r/jqoR5pWA6aiiip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uZ8Zf63Rf+v+OumrB8UWVzeSaUbaJpBDeJI+&#10;P4VHU1pSdpq4mb1FFFZj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rD8Saz&#10;caTPpqW6RMLq4ET7wTgZHTBHPNblcj45/wCPvQv+vwfzFAHX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XI+Of+PvQv+vwfzWuurkfHX/H5oX/AF+D+a0Add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cj46/4/NC/6/B/Na66uR8df8fmhf9fg&#10;/mtAHX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XIeOv8Aj80L/r8H&#10;81rr65Dx3/x96F/19j+a0Adf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cf48/4+9C/wCvsfzWuwrj/Hv/AB9aH/19/wBVoA7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47x9/x9aH/wBfX9Vrsa47x9/x9aH/ANfX9VoA7G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43x/wD8fWh/9fP9Vrsq4z4gf8fOif8AXz/V&#10;aAOz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DO1LVk0+8sLZ4mc3khjUg&#10;/d6dfzrRrmfFH/Ic8Pf9fJ/9lrpquUUop9xBRRRUDCiiigAooooAKKKKACiiigAooooAKKKKACii&#10;igAooooAKKKKACiiigAooooAKKKKACiiigAooooAKKKKACiiigAooooAKKKKACiiigAooooAKKKK&#10;ACiiigAooooAKKKKACiiigAooooAKKKKACuM+IP/AB86J/18n+a12dcX8Qv+PnRP+vg/zWgDt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5nxR/yHPD3/AF8n/wBlrpqzdTsb&#10;K6vdPmurgxS28m6Bd4Xe3HGD16DpWlVyknFLsAUUUVABRRRQAUUUUAFFFFABRRRQAUUUUAFFFFAB&#10;RRRQAUUUUAFFFFABRRRQAUUUUAFFFFABRRRQAUUUUAFFFFABRRRQAUUUUAFFFFABRRRQAUUUUAFF&#10;FFABRRRQAUUUUAFFFFABRRRQAUUUUAFFFFABXF/EL/j40T/r4P8ANa7SuK+If/Hxov8A13P81oA7&#10;W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OR8Zf8jB4Z/6+/8A2aOuurkP&#10;GX/IweGf+vv/ANmjrr6ACiiigAooooAKKKKACiiigAooooAKKKKACiiigAooooAKKKKACiiigAoo&#10;ooAKKKKACiiigAooooAKKKKACiiigAooooAKKKKACiiigAooooAKKKKACiiigAooooAKKKKACiii&#10;gAooooAKKKKACiiigArifiJ/x8aL/wBd2/mtdtXE/EX/AI+NF/67t/NaAO2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DkPGX/ACMHhn/r7/8AZo66+uQ8Z/8AIweGf+vv/wBm&#10;jrr6ACiiigAooooAKKKKACiiigAooooAKKKKACiiigAooooAKKKKACiiigAooooAKKKKACiiigAo&#10;oooAKKKKACiiigAooooAKKKKACiiigAooooAKKKKACiiigAooooAKKKKACiiigAooooAKKKKACii&#10;igAriPiN/wAfGi/9dm/mldvXD/Ef/j40X/rs380oA7i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OP8Z/8jB4Y/wCvv/2eOuwrj/Gn/IweGf8Ar7/9njrsKACiiigAooooAKKK&#10;KACiiigAooooAKKKKACiiigAooooAKKKKACiiigAooooAKKKKACiiigAooooAKKKKACiiigAoooo&#10;AKKKKACiiigAooooAKKKKACiiigAooooAKKKKACiiigAooooAKKKKACiiigArhviR/x8aL/11f8A&#10;mldzXDfEj/j40b/rq/8ANKAO5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DjvGv/IweGf+vo/+hx12Ncb42/5GDw1/18/+zx12VABRRRQAUUUUAFFFFABRRRQAUUUUAFFFFABR&#10;RRQAUUUUAFFFFABRRRQAUUUUAFFFFABRRRQAUUUUAFFFFABRRRQAUUUUAFFFFABRRRQAUUUUAFFF&#10;FABRRRQAUUUUAFFFFABRRRQAUUUUAFFFFABRRRQAVwvxJ/4+NG/66P8AzSu6rhPiV/x8aN/10k/m&#10;lAHd0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Bxnjf/kYPDf8A18/+zx12&#10;dcV44/5GHw5/18f+zpXa0AFFFFABRRRQAUUUUAFFFFABRRRQAUUUUAFFFFABRRRQAUUUUAFFFFAB&#10;RRRQAUUUUAFFFFABRRRQAUUUUAFFFFABRRRQAUUUUAFFFFABRRRQAUUUUAFFFFABRRRQAUUUUAFF&#10;FFABRRRQAUUUUAFFFFABXCfEv/j40b/fk/mld3XB/EvJuNGx/fk/mlAHe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cP46/wCRh0D/AK6/+zrXcVw3jv8A5GLQ&#10;f+uv/s613NABRRRQAUUUUAFFFFABRRRQAUUUUAFFFFABRRRQAUUUUAFFFFABRRRQAUUUUAFFFFAB&#10;RRRQAUUUUAFFFFABRRRQAUUUUAFFFFABRRRQAUUUUAFFFFABRRRQAUUUUAFFFFABRRRQAUUUUAFF&#10;FFABRRRQAVwPxO/4+NI/3pP5pXfVwHxO/wCPjSPrJ/NKAO/rmde/5G7w/wDWX+Qrpq57WreeTxTo&#10;cscMjxxmTe6qSFyBjJ7VpS+L5P8AITOhooorMY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4Lx7/AMjFon+8P/QxXe1w&#10;Pj7/AJGPRf8AeH/oYrvqACiiigAooooAKKKKACiiigAooooAKKKKACiiigAooooAKKKKACiiigAo&#10;oooAKKKKACiiigAooooAKKKKACiiigAooooAKKKKACiiigAooooAKKKKACiiigAooooAKKKKACii&#10;igAooooAKKKKACuZ8Tf8jD4d/wCu7/8AstdNXM+Jv+Rh8O/9d3/9lrWl8X3/AJCZ01ef/FD/AI+N&#10;K/7afzWvQK8++KH/AB8aX9JP5rWQz0GuR8Rf8jvoH/Aq63pXIeIHSTxr4fZGDKS3IOR1oA7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23" o:spid="_x0000_s1027" type="#_x0000_t75" style="position:absolute;width:63418;height:4199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">
                  <v:imagedata r:id="rId10" o:title=""/>
                </v:shape>
                <v:shape id="Picture 124" o:spid="_x0000_s1028" type="#_x0000_t75" style="position:absolute;left:47438;top:5989;width:11351;height:69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">
                  <v:imagedata r:id="rId11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7" o:spid="_x0000_s1029" type="#_x0000_t202" style="position:absolute;left:51242;top:14795;width:2760;height:307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" filled="f" stroked="f">
                  <v:textbox style="mso-fit-shape-to-text:t">
                    <w:txbxContent>
                      <w:p w14:paraId="699BA2B7" w14:textId="77777777" w:rsidR="00815CC2" w:rsidRDefault="00815CC2" w:rsidP="009C4749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5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D15A216" w14:textId="0141BED7" w:rsidR="009C4749" w:rsidRDefault="009C4749" w:rsidP="001038BE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5242E824" wp14:editId="5239C51F">
            <wp:extent cx="5943600" cy="3623334"/>
            <wp:effectExtent l="0" t="0" r="0" b="0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233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A5FC81" w14:textId="028EA0A8" w:rsidR="009C4749" w:rsidRDefault="00955D1F" w:rsidP="001038BE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  <w:r w:rsidRPr="00955D1F">
        <w:rPr>
          <w:rFonts w:ascii="Times-Roman" w:hAnsi="Times-Roman" w:cs="Times-Roman"/>
          <w:noProof/>
          <w:sz w:val="24"/>
          <w:szCs w:val="24"/>
        </w:rPr>
        <w:lastRenderedPageBreak/>
        <mc:AlternateContent>
          <mc:Choice Requires="wpg">
            <w:drawing>
              <wp:inline distT="0" distB="0" distL="0" distR="0" wp14:anchorId="7DFE9346" wp14:editId="37E5B647">
                <wp:extent cx="5800090" cy="4164965"/>
                <wp:effectExtent l="0" t="0" r="0" b="6985"/>
                <wp:docPr id="127" name="Group 10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00090" cy="4164965"/>
                          <a:chOff x="0" y="0"/>
                          <a:chExt cx="6654030" cy="4759507"/>
                        </a:xfrm>
                      </wpg:grpSpPr>
                      <pic:pic xmlns:pic="http://schemas.openxmlformats.org/drawingml/2006/picture">
                        <pic:nvPicPr>
                          <pic:cNvPr id="128" name="Picture 128">
                            <a:extLst/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54030" cy="47595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29" name="Picture 129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5210635" y="833783"/>
                            <a:ext cx="1135063" cy="69373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0" name="TextBox 9">
                          <a:extLst/>
                        </wps:cNvPr>
                        <wps:cNvSpPr txBox="1"/>
                        <wps:spPr>
                          <a:xfrm>
                            <a:off x="5640147" y="1527520"/>
                            <a:ext cx="276038" cy="307777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4BFACD3" w14:textId="77777777" w:rsidR="00815CC2" w:rsidRDefault="00815CC2" w:rsidP="00955D1F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6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DFE9346" id="Group 10" o:spid="_x0000_s1030" style="width:456.7pt;height:327.95pt;mso-position-horizontal-relative:char;mso-position-vertical-relative:line" coordsize="66540,47595" o:gfxdata="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5Lxn/wAhjw5/1+j/ANCS&#10;utrkvGn/ACGPDn/X6P8A0JK62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OS8af8AIY8O&#10;f9fo/wDQkrra5Lxp/wAhjw5/1+j/ANCSut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Dk&#10;vGn/ACF/Dn/X6P8A0JK62uR8af8AIX8Of9fg/wDQkrrq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5Hxr/wAhfw5/1+D/ANCSuurkfGv/ACF/Dn/X4P8A0JK66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OR8a/8AIX8Of9fg/wDQkrrq5Hxr/wAhfw5/1+D/ANCSuu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DkfG3/ACF/Dv8A1+D/ANCSuurkfG3/ACF/Dv8A1+D/ANCSuu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DkPG3/ACFvDv8A1+D/ANCSuvrkPG3/ACFvDv8A&#10;1+D/ANCSuv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DkPG3/ACFvDv8A1+D/ANCSuvrk&#10;PG//ACFvDv8A1+D/ANCSuv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DkPG//ACFvDv8A&#10;19/+zJXX1yHjf/kLeHf+vv8A9mSuv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DkPG/8A&#10;yFvDv/X3/wCzJXX1x/jf/kLeHf8Ar7/9mSuw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Dj/HH/IW8O/9ff8A7MldhXH+OP8AkK+Hf+vv/wBmSuw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Dj/HH/IV8Pf8AX3/7MldhXH+OP+Qr4e/6+/8A2ZK7C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OP8c/8AIV8Pf9ff/syV2Fcf45/5Cvh7/r7/APZkrs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47xz/AMhXw9/19f8AsyV2Ncd45/5Cvh7/AK+v/Zkrsa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47xz/yFfD3/X1/7MldjXHeOv8AkK+Hv+vr/wBmSux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DjvHX/IV8Pf8AX1/7MldjXHeOv+Qr4e/6+v8A2ZK7G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ON8df8AIV8Pf9fX/syV2Vcb47/5Cvh7/r6P/oSV&#10;2V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cb47/5Cvh7/r5P/oSV2Vcb47/5Cvh7/r5P&#10;/oSV2V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cb47/5Cvh7/r5P/oSV2VcZ48/5Cnh7&#10;/r5P/oSV2d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cZ48/5Cnh7/r5P/oSV2dcZ48/5&#10;Cnh//r5P/oSV2d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cZ48/5Cnh//r5P/oSV2dcZ&#10;48/5Cvh//r5P/oSV2d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cX49/5Cnh//r4P/oSV&#10;2lcX4+/5Cnh//r4P/oSV2l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cX4+/5Cfh//r4P&#10;/oSV2lcV4/8A+QnoH/Xw3/oSV01jqsN9f3tnGkivZsquWxg5z0/Kmk3qBfooop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yRikTsOqgms3w3qcur6NFeToiO5Y&#10;EJnHBI70+V2uBq0UUUgCiiigAooooAKKKKACiiigAooooAKKKKACiiigAooooAKKKKACiiigAooo&#10;oAKKKKACiiigAooooAKKKKACiiigAooooAKKKKACiiigAooooAKKKKACiiigAooooAKKKKACiiig&#10;AooooAKKKKACiiigAooooAKKKKACiiigAooooAKKKKACiiigAooooAKKKKAOK8f/APIS0D/ru380&#10;q/4c/wCRn8Rf9dIv5NVD4gf8hLQP+u7fzSr/AIc/5GfxF/10i/k1aw+GXp+qEdNRRRWQw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">
                <v:shape id="Picture 128" o:spid="_x0000_s1031" type="#_x0000_t75" style="position:absolute;width:66540;height:475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">
                  <v:imagedata r:id="rId15" o:title=""/>
                </v:shape>
                <v:shape id="Picture 129" o:spid="_x0000_s1032" type="#_x0000_t75" style="position:absolute;left:52106;top:8337;width:11350;height:69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">
                  <v:imagedata r:id="rId16" o:title=""/>
                </v:shape>
                <v:shape id="TextBox 9" o:spid="_x0000_s1033" type="#_x0000_t202" style="position:absolute;left:56401;top:15275;width:2760;height:30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" filled="f" stroked="f">
                  <v:textbox>
                    <w:txbxContent>
                      <w:p w14:paraId="04BFACD3" w14:textId="77777777" w:rsidR="00815CC2" w:rsidRDefault="00815CC2" w:rsidP="00955D1F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6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4B5FEDC" w14:textId="6F067550" w:rsidR="00955D1F" w:rsidRDefault="00955D1F" w:rsidP="001038BE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  <w:r w:rsidRPr="00955D1F"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65CF62D7" wp14:editId="0E60275E">
            <wp:extent cx="5943600" cy="3670935"/>
            <wp:effectExtent l="0" t="0" r="0" b="5715"/>
            <wp:docPr id="13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8B1866C7-AA31-402C-82CA-0FD3B511BE4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8B1866C7-AA31-402C-82CA-0FD3B511BE4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0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B81E44" w14:textId="18246D06" w:rsidR="001038BE" w:rsidRDefault="00EE17F4" w:rsidP="001038BE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lastRenderedPageBreak/>
        <w:drawing>
          <wp:inline distT="0" distB="0" distL="0" distR="0" wp14:anchorId="3BE7492D" wp14:editId="7393E7F5">
            <wp:extent cx="5815965" cy="3919855"/>
            <wp:effectExtent l="0" t="0" r="0" b="4445"/>
            <wp:docPr id="295" name="Picture 2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5965" cy="39198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7746D0" w14:textId="0AEE63D0" w:rsidR="007027D0" w:rsidRDefault="007027D0" w:rsidP="001038BE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2F269F5F" wp14:editId="7293139B">
            <wp:extent cx="5395595" cy="3736975"/>
            <wp:effectExtent l="0" t="0" r="0" b="0"/>
            <wp:docPr id="296" name="Picture 2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5595" cy="37369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77D31D" w14:textId="7A46FD00" w:rsidR="007027D0" w:rsidRDefault="007027D0" w:rsidP="001038BE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</w:p>
    <w:p w14:paraId="1064F0C6" w14:textId="0B759481" w:rsidR="007027D0" w:rsidRDefault="007027D0" w:rsidP="001038BE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</w:p>
    <w:p w14:paraId="38CED1A9" w14:textId="77777777" w:rsidR="007027D0" w:rsidRPr="001038BE" w:rsidRDefault="007027D0" w:rsidP="001038BE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</w:p>
    <w:p w14:paraId="6629785C" w14:textId="373A42A3" w:rsidR="00967241" w:rsidRDefault="00FC79DB" w:rsidP="00967241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lastRenderedPageBreak/>
        <w:t>Further dimer characteri</w:t>
      </w:r>
      <w:r w:rsidR="000A787E">
        <w:rPr>
          <w:rFonts w:ascii="Times-Roman" w:hAnsi="Times-Roman" w:cs="Times-Roman"/>
          <w:sz w:val="24"/>
          <w:szCs w:val="24"/>
        </w:rPr>
        <w:t>z</w:t>
      </w:r>
      <w:r>
        <w:rPr>
          <w:rFonts w:ascii="Times-Roman" w:hAnsi="Times-Roman" w:cs="Times-Roman"/>
          <w:sz w:val="24"/>
          <w:szCs w:val="24"/>
        </w:rPr>
        <w:t>ation</w:t>
      </w:r>
    </w:p>
    <w:p w14:paraId="5FFB3EEE" w14:textId="03FF3FF6" w:rsidR="00FC79DB" w:rsidRPr="007C7DCF" w:rsidRDefault="00FC79DB" w:rsidP="00FC79DB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9E08C2">
        <w:rPr>
          <w:rFonts w:ascii="Times-Roman" w:hAnsi="Times-Roman" w:cs="Times-Roman"/>
          <w:sz w:val="24"/>
          <w:szCs w:val="24"/>
        </w:rPr>
        <w:t>ITC</w:t>
      </w:r>
      <w:r w:rsidR="009E08C2">
        <w:rPr>
          <w:rFonts w:ascii="Times-Roman" w:hAnsi="Times-Roman" w:cs="Times-Roman"/>
          <w:sz w:val="24"/>
          <w:szCs w:val="24"/>
        </w:rPr>
        <w:t xml:space="preserve"> characterization of </w:t>
      </w:r>
      <w:r w:rsidR="009E08C2" w:rsidRPr="009E08C2">
        <w:rPr>
          <w:rFonts w:ascii="Times-Roman" w:hAnsi="Times-Roman" w:cs="Times-Roman"/>
          <w:b/>
          <w:sz w:val="24"/>
          <w:szCs w:val="24"/>
        </w:rPr>
        <w:t>2</w:t>
      </w:r>
    </w:p>
    <w:p w14:paraId="7ECEF13D" w14:textId="3AB8FF7C" w:rsidR="007C7DCF" w:rsidRDefault="007C7DCF" w:rsidP="007C7DCF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6CA44F1D" w14:textId="1CF92BA5" w:rsidR="007C7DCF" w:rsidRDefault="00FF509F" w:rsidP="007C7DCF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FF509F">
        <w:rPr>
          <w:rFonts w:ascii="Times-Roman" w:hAnsi="Times-Roman" w:cs="Times-Roman"/>
          <w:noProof/>
          <w:sz w:val="24"/>
          <w:szCs w:val="24"/>
        </w:rPr>
        <mc:AlternateContent>
          <mc:Choice Requires="wpg">
            <w:drawing>
              <wp:inline distT="0" distB="0" distL="0" distR="0" wp14:anchorId="436A6D38" wp14:editId="661C1A8D">
                <wp:extent cx="4876800" cy="2914869"/>
                <wp:effectExtent l="0" t="0" r="0" b="0"/>
                <wp:docPr id="64" name="Group 5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76800" cy="2914869"/>
                          <a:chOff x="0" y="0"/>
                          <a:chExt cx="6629400" cy="3962400"/>
                        </a:xfrm>
                      </wpg:grpSpPr>
                      <pic:pic xmlns:pic="http://schemas.openxmlformats.org/drawingml/2006/picture">
                        <pic:nvPicPr>
                          <pic:cNvPr id="65" name="Picture 65">
                            <a:extLst/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0"/>
                          <a:srcRect l="17396" t="24814" r="28229" b="17407"/>
                          <a:stretch/>
                        </pic:blipFill>
                        <pic:spPr>
                          <a:xfrm>
                            <a:off x="0" y="0"/>
                            <a:ext cx="6629400" cy="39624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7" name="Rectangle 67">
                          <a:extLst/>
                        </wps:cNvPr>
                        <wps:cNvSpPr/>
                        <wps:spPr>
                          <a:xfrm>
                            <a:off x="710791" y="225323"/>
                            <a:ext cx="481780" cy="304800"/>
                          </a:xfrm>
                          <a:prstGeom prst="rect">
                            <a:avLst/>
                          </a:prstGeom>
                          <a:noFill/>
                          <a:ln w="53975">
                            <a:solidFill>
                              <a:srgbClr val="FFFF0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E8B0A5C" id="Group 5" o:spid="_x0000_s1026" style="width:384pt;height:229.5pt;mso-position-horizontal-relative:char;mso-position-vertical-relative:line" coordsize="66294,396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">
                <v:shape id="Picture 65" o:spid="_x0000_s1027" type="#_x0000_t75" style="position:absolute;width:66294;height:396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">
                  <v:imagedata r:id="rId33" o:title="" croptop="16262f" cropbottom="11408f" cropleft="11401f" cropright="18500f"/>
                </v:shape>
                <v:rect id="Rectangle 67" o:spid="_x0000_s1028" style="position:absolute;left:7107;top:2253;width:4818;height:304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" filled="f" strokecolor="yellow" strokeweight="4.25pt"/>
                <w10:anchorlock/>
              </v:group>
            </w:pict>
          </mc:Fallback>
        </mc:AlternateContent>
      </w:r>
    </w:p>
    <w:p w14:paraId="137B0CB0" w14:textId="2FDFD310" w:rsidR="009C4749" w:rsidRDefault="009C4749" w:rsidP="007C7DCF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0A435A21" w14:textId="3A8E6DC7" w:rsidR="007C7DCF" w:rsidRPr="00185CE9" w:rsidRDefault="007C7DCF" w:rsidP="007C7DC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sz w:val="24"/>
        </w:rPr>
      </w:pPr>
      <w:r w:rsidRPr="00185CE9">
        <w:rPr>
          <w:rFonts w:ascii="Times New Roman" w:hAnsi="Times New Roman" w:cs="Times New Roman"/>
          <w:bCs/>
          <w:sz w:val="24"/>
        </w:rPr>
        <w:t>The modified dimer dissociation equation used with a second heat term (highlighted</w:t>
      </w:r>
      <w:r w:rsidR="00CF5C3A">
        <w:rPr>
          <w:rFonts w:ascii="Times New Roman" w:hAnsi="Times New Roman" w:cs="Times New Roman"/>
          <w:bCs/>
          <w:sz w:val="24"/>
        </w:rPr>
        <w:t xml:space="preserve"> yellow</w:t>
      </w:r>
      <w:r w:rsidRPr="00185CE9">
        <w:rPr>
          <w:rFonts w:ascii="Times New Roman" w:hAnsi="Times New Roman" w:cs="Times New Roman"/>
          <w:bCs/>
          <w:sz w:val="24"/>
        </w:rPr>
        <w:t>) to account for the heat of dilution, (</w:t>
      </w:r>
      <w:proofErr w:type="spellStart"/>
      <w:r w:rsidRPr="00185CE9">
        <w:rPr>
          <w:rFonts w:ascii="Times New Roman" w:hAnsi="Times New Roman" w:cs="Times New Roman"/>
          <w:bCs/>
          <w:sz w:val="24"/>
        </w:rPr>
        <w:t>Qd</w:t>
      </w:r>
      <w:proofErr w:type="spellEnd"/>
      <w:r w:rsidRPr="00185CE9">
        <w:rPr>
          <w:rFonts w:ascii="Times New Roman" w:hAnsi="Times New Roman" w:cs="Times New Roman"/>
          <w:bCs/>
          <w:sz w:val="24"/>
        </w:rPr>
        <w:t>). Normalized heat change for injection (NDH), heat resulting from injections (</w:t>
      </w:r>
      <w:proofErr w:type="spellStart"/>
      <w:r w:rsidRPr="00185CE9">
        <w:rPr>
          <w:rFonts w:ascii="Times New Roman" w:hAnsi="Times New Roman" w:cs="Times New Roman"/>
          <w:bCs/>
          <w:sz w:val="24"/>
        </w:rPr>
        <w:t>dH</w:t>
      </w:r>
      <w:proofErr w:type="spellEnd"/>
      <w:r w:rsidRPr="00185CE9">
        <w:rPr>
          <w:rFonts w:ascii="Times New Roman" w:hAnsi="Times New Roman" w:cs="Times New Roman"/>
          <w:bCs/>
          <w:sz w:val="24"/>
        </w:rPr>
        <w:t>), syringe concentration (</w:t>
      </w:r>
      <w:proofErr w:type="spellStart"/>
      <w:r w:rsidRPr="00185CE9">
        <w:rPr>
          <w:rFonts w:ascii="Times New Roman" w:hAnsi="Times New Roman" w:cs="Times New Roman"/>
          <w:bCs/>
          <w:sz w:val="24"/>
        </w:rPr>
        <w:t>syringe_C_%Q</w:t>
      </w:r>
      <w:proofErr w:type="spellEnd"/>
      <w:r w:rsidRPr="00185CE9">
        <w:rPr>
          <w:rFonts w:ascii="Times New Roman" w:hAnsi="Times New Roman" w:cs="Times New Roman"/>
          <w:bCs/>
          <w:sz w:val="24"/>
        </w:rPr>
        <w:t>), volume injected (</w:t>
      </w:r>
      <w:proofErr w:type="spellStart"/>
      <w:r w:rsidRPr="00185CE9">
        <w:rPr>
          <w:rFonts w:ascii="Times New Roman" w:hAnsi="Times New Roman" w:cs="Times New Roman"/>
          <w:bCs/>
          <w:sz w:val="24"/>
        </w:rPr>
        <w:t>injy</w:t>
      </w:r>
      <w:proofErr w:type="spellEnd"/>
      <w:r w:rsidRPr="00185CE9">
        <w:rPr>
          <w:rFonts w:ascii="Times New Roman" w:hAnsi="Times New Roman" w:cs="Times New Roman"/>
          <w:bCs/>
          <w:sz w:val="24"/>
        </w:rPr>
        <w:t>), concentrations of injected solute in sample cell (</w:t>
      </w:r>
      <w:proofErr w:type="spellStart"/>
      <w:r w:rsidRPr="00185CE9">
        <w:rPr>
          <w:rFonts w:ascii="Times New Roman" w:hAnsi="Times New Roman" w:cs="Times New Roman"/>
          <w:bCs/>
          <w:sz w:val="24"/>
        </w:rPr>
        <w:t>xt</w:t>
      </w:r>
      <w:proofErr w:type="spellEnd"/>
      <w:r w:rsidRPr="00185CE9">
        <w:rPr>
          <w:rFonts w:ascii="Times New Roman" w:hAnsi="Times New Roman" w:cs="Times New Roman"/>
          <w:bCs/>
          <w:sz w:val="24"/>
        </w:rPr>
        <w:t xml:space="preserve">), the sample cell volume (ITC_CELL_VOL).   </w:t>
      </w:r>
    </w:p>
    <w:p w14:paraId="130FF5F7" w14:textId="462E892F" w:rsidR="00D15B9C" w:rsidRPr="001C729F" w:rsidRDefault="00D15B9C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1C729F">
        <w:rPr>
          <w:rFonts w:ascii="Times-Roman" w:hAnsi="Times-Roman" w:cs="Times-Roman"/>
          <w:noProof/>
          <w:sz w:val="24"/>
          <w:szCs w:val="24"/>
        </w:rPr>
        <w:lastRenderedPageBreak/>
        <w:drawing>
          <wp:inline distT="0" distB="0" distL="0" distR="0" wp14:anchorId="4CD413B7" wp14:editId="75BEB0C4">
            <wp:extent cx="3110132" cy="4267200"/>
            <wp:effectExtent l="0" t="0" r="0" b="0"/>
            <wp:docPr id="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CAC7574C-8527-49CE-AA20-48CCAAFD5BD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CAC7574C-8527-49CE-AA20-48CCAAFD5BD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34"/>
                    <a:srcRect l="33750" t="19858" r="36010" b="6383"/>
                    <a:stretch/>
                  </pic:blipFill>
                  <pic:spPr>
                    <a:xfrm>
                      <a:off x="0" y="0"/>
                      <a:ext cx="3151692" cy="43242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DA8FC8" w14:textId="2EE54C66" w:rsidR="001C729F" w:rsidRDefault="00D17095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  <w:r w:rsidRPr="001C729F">
        <w:rPr>
          <w:rFonts w:ascii="Times-Roman" w:hAnsi="Times-Roman" w:cs="Times-Roman"/>
          <w:sz w:val="24"/>
          <w:szCs w:val="24"/>
        </w:rPr>
        <w:t xml:space="preserve">Figure </w:t>
      </w:r>
      <w:r w:rsidR="001C729F" w:rsidRPr="001C729F">
        <w:rPr>
          <w:rFonts w:ascii="Times-Roman" w:hAnsi="Times-Roman" w:cs="Times-Roman"/>
          <w:sz w:val="24"/>
          <w:szCs w:val="24"/>
        </w:rPr>
        <w:t>S</w:t>
      </w:r>
      <w:r w:rsidR="00A8711E">
        <w:rPr>
          <w:rFonts w:ascii="Times-Roman" w:hAnsi="Times-Roman" w:cs="Times-Roman"/>
          <w:sz w:val="24"/>
          <w:szCs w:val="24"/>
        </w:rPr>
        <w:t>1</w:t>
      </w:r>
      <w:r w:rsidR="001C729F" w:rsidRPr="001C729F">
        <w:rPr>
          <w:rFonts w:ascii="Times-Roman" w:hAnsi="Times-Roman" w:cs="Times-Roman"/>
          <w:sz w:val="24"/>
          <w:szCs w:val="24"/>
        </w:rPr>
        <w:t xml:space="preserve">. ITC dilutions of </w:t>
      </w:r>
      <w:r w:rsidR="001C729F" w:rsidRPr="001C729F">
        <w:rPr>
          <w:rFonts w:ascii="Times-Roman" w:hAnsi="Times-Roman" w:cs="Times-Roman"/>
          <w:b/>
          <w:sz w:val="24"/>
          <w:szCs w:val="24"/>
        </w:rPr>
        <w:t>2</w:t>
      </w:r>
      <w:r w:rsidR="001C729F" w:rsidRPr="001C729F">
        <w:rPr>
          <w:rFonts w:ascii="Times-Roman" w:hAnsi="Times-Roman" w:cs="Times-Roman"/>
          <w:sz w:val="24"/>
          <w:szCs w:val="24"/>
        </w:rPr>
        <w:t xml:space="preserve"> fitted with the above dimer dissociation model</w:t>
      </w:r>
    </w:p>
    <w:p w14:paraId="025199E2" w14:textId="69D22B78" w:rsidR="00D17095" w:rsidRDefault="001C729F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  <w:r>
        <w:rPr>
          <w:rFonts w:ascii="Times-Roman" w:hAnsi="Times-Roman" w:cs="Times-Roman"/>
          <w:sz w:val="24"/>
          <w:szCs w:val="24"/>
          <w:highlight w:val="yellow"/>
        </w:rPr>
        <w:t xml:space="preserve"> </w:t>
      </w:r>
    </w:p>
    <w:tbl>
      <w:tblPr>
        <w:tblW w:w="6047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053"/>
        <w:gridCol w:w="1838"/>
        <w:gridCol w:w="222"/>
        <w:gridCol w:w="960"/>
        <w:gridCol w:w="1014"/>
      </w:tblGrid>
      <w:tr w:rsidR="009E08C2" w:rsidRPr="00381D54" w14:paraId="06BFBB61" w14:textId="77777777" w:rsidTr="009E08C2">
        <w:trPr>
          <w:trHeight w:val="288"/>
        </w:trPr>
        <w:tc>
          <w:tcPr>
            <w:tcW w:w="6047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6A65962" w14:textId="6F6D3650" w:rsidR="009E08C2" w:rsidRPr="00381D54" w:rsidRDefault="009E08C2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Table S</w:t>
            </w:r>
            <w:r w:rsidR="00A8711E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. Calculations for thermodynamic properties</w:t>
            </w:r>
          </w:p>
        </w:tc>
      </w:tr>
      <w:tr w:rsidR="00381D54" w:rsidRPr="00381D54" w14:paraId="5107C9C0" w14:textId="77777777" w:rsidTr="009E08C2">
        <w:trPr>
          <w:trHeight w:val="288"/>
        </w:trPr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18BE2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</w:p>
        </w:tc>
        <w:tc>
          <w:tcPr>
            <w:tcW w:w="105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01586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206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686E6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ΔG= -</w:t>
            </w: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RTln</w:t>
            </w:r>
            <w:proofErr w:type="spellEnd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(</w:t>
            </w: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keq</w:t>
            </w:r>
            <w:proofErr w:type="spellEnd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)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221DD" w14:textId="77777777" w:rsidR="00381D54" w:rsidRPr="00381D54" w:rsidRDefault="00381D54" w:rsidP="00381D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303.15</w:t>
            </w:r>
          </w:p>
        </w:tc>
        <w:tc>
          <w:tcPr>
            <w:tcW w:w="101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9DBF2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K</w:t>
            </w:r>
          </w:p>
        </w:tc>
      </w:tr>
      <w:tr w:rsidR="00381D54" w:rsidRPr="00381D54" w14:paraId="19892211" w14:textId="77777777" w:rsidTr="009E08C2">
        <w:trPr>
          <w:trHeight w:val="288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D3A7E3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14:paraId="7CDC80D5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838" w:type="dxa"/>
            <w:shd w:val="clear" w:color="auto" w:fill="auto"/>
            <w:noWrap/>
            <w:vAlign w:val="bottom"/>
            <w:hideMark/>
          </w:tcPr>
          <w:p w14:paraId="3247759F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222" w:type="dxa"/>
            <w:shd w:val="clear" w:color="auto" w:fill="auto"/>
            <w:noWrap/>
            <w:vAlign w:val="bottom"/>
            <w:hideMark/>
          </w:tcPr>
          <w:p w14:paraId="7A78338B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5E5314" w14:textId="77777777" w:rsidR="00381D54" w:rsidRPr="00381D54" w:rsidRDefault="00381D54" w:rsidP="00381D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8.314</w:t>
            </w:r>
          </w:p>
        </w:tc>
        <w:tc>
          <w:tcPr>
            <w:tcW w:w="1014" w:type="dxa"/>
            <w:shd w:val="clear" w:color="auto" w:fill="auto"/>
            <w:noWrap/>
            <w:vAlign w:val="bottom"/>
            <w:hideMark/>
          </w:tcPr>
          <w:p w14:paraId="6DA62292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J mol-1 K-1</w:t>
            </w:r>
          </w:p>
        </w:tc>
      </w:tr>
      <w:tr w:rsidR="00381D54" w:rsidRPr="00381D54" w14:paraId="4EFBF57C" w14:textId="77777777" w:rsidTr="009E08C2">
        <w:trPr>
          <w:trHeight w:val="288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ECB6B9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14:paraId="602ABB29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838" w:type="dxa"/>
            <w:shd w:val="clear" w:color="auto" w:fill="auto"/>
            <w:noWrap/>
            <w:vAlign w:val="bottom"/>
            <w:hideMark/>
          </w:tcPr>
          <w:p w14:paraId="625AF992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222" w:type="dxa"/>
            <w:shd w:val="clear" w:color="auto" w:fill="auto"/>
            <w:noWrap/>
            <w:vAlign w:val="bottom"/>
            <w:hideMark/>
          </w:tcPr>
          <w:p w14:paraId="57254289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765C35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014" w:type="dxa"/>
            <w:shd w:val="clear" w:color="auto" w:fill="auto"/>
            <w:noWrap/>
            <w:vAlign w:val="bottom"/>
            <w:hideMark/>
          </w:tcPr>
          <w:p w14:paraId="16BC4050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</w:tr>
      <w:tr w:rsidR="00381D54" w:rsidRPr="00381D54" w14:paraId="537E73CC" w14:textId="77777777" w:rsidTr="009E08C2">
        <w:trPr>
          <w:trHeight w:val="288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056745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Kd</w:t>
            </w:r>
            <w:proofErr w:type="spellEnd"/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14:paraId="71579802" w14:textId="77777777" w:rsidR="00381D54" w:rsidRPr="00381D54" w:rsidRDefault="00381D54" w:rsidP="00381D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0.554</w:t>
            </w:r>
          </w:p>
        </w:tc>
        <w:tc>
          <w:tcPr>
            <w:tcW w:w="1838" w:type="dxa"/>
            <w:shd w:val="clear" w:color="auto" w:fill="auto"/>
            <w:noWrap/>
            <w:vAlign w:val="bottom"/>
            <w:hideMark/>
          </w:tcPr>
          <w:p w14:paraId="486F6BAE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mM</w:t>
            </w:r>
            <w:proofErr w:type="spellEnd"/>
          </w:p>
        </w:tc>
        <w:tc>
          <w:tcPr>
            <w:tcW w:w="222" w:type="dxa"/>
            <w:shd w:val="clear" w:color="auto" w:fill="auto"/>
            <w:noWrap/>
            <w:vAlign w:val="bottom"/>
            <w:hideMark/>
          </w:tcPr>
          <w:p w14:paraId="7582BBDD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6DFC54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014" w:type="dxa"/>
            <w:shd w:val="clear" w:color="auto" w:fill="auto"/>
            <w:noWrap/>
            <w:vAlign w:val="bottom"/>
            <w:hideMark/>
          </w:tcPr>
          <w:p w14:paraId="1D7603DA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</w:tr>
      <w:tr w:rsidR="00381D54" w:rsidRPr="00381D54" w14:paraId="23A4D939" w14:textId="77777777" w:rsidTr="009E08C2">
        <w:trPr>
          <w:trHeight w:val="288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2D3C64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Keq</w:t>
            </w:r>
            <w:proofErr w:type="spellEnd"/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14:paraId="237295A8" w14:textId="77777777" w:rsidR="00381D54" w:rsidRPr="00381D54" w:rsidRDefault="00381D54" w:rsidP="00381D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1805.054</w:t>
            </w:r>
          </w:p>
        </w:tc>
        <w:tc>
          <w:tcPr>
            <w:tcW w:w="1838" w:type="dxa"/>
            <w:shd w:val="clear" w:color="auto" w:fill="auto"/>
            <w:noWrap/>
            <w:vAlign w:val="bottom"/>
            <w:hideMark/>
          </w:tcPr>
          <w:p w14:paraId="7DE412E3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M-1</w:t>
            </w:r>
          </w:p>
        </w:tc>
        <w:tc>
          <w:tcPr>
            <w:tcW w:w="222" w:type="dxa"/>
            <w:shd w:val="clear" w:color="auto" w:fill="auto"/>
            <w:noWrap/>
            <w:vAlign w:val="bottom"/>
            <w:hideMark/>
          </w:tcPr>
          <w:p w14:paraId="31B58BE5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C4ACBB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014" w:type="dxa"/>
            <w:shd w:val="clear" w:color="auto" w:fill="auto"/>
            <w:noWrap/>
            <w:vAlign w:val="bottom"/>
            <w:hideMark/>
          </w:tcPr>
          <w:p w14:paraId="402341EC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</w:tr>
      <w:tr w:rsidR="00381D54" w:rsidRPr="00381D54" w14:paraId="265ADBB3" w14:textId="77777777" w:rsidTr="009E08C2">
        <w:trPr>
          <w:trHeight w:val="288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2E150F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14:paraId="30EAA084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838" w:type="dxa"/>
            <w:shd w:val="clear" w:color="auto" w:fill="auto"/>
            <w:noWrap/>
            <w:vAlign w:val="bottom"/>
            <w:hideMark/>
          </w:tcPr>
          <w:p w14:paraId="341CA70B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222" w:type="dxa"/>
            <w:shd w:val="clear" w:color="auto" w:fill="auto"/>
            <w:noWrap/>
            <w:vAlign w:val="bottom"/>
            <w:hideMark/>
          </w:tcPr>
          <w:p w14:paraId="4A412896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BEE94B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014" w:type="dxa"/>
            <w:shd w:val="clear" w:color="auto" w:fill="auto"/>
            <w:noWrap/>
            <w:vAlign w:val="bottom"/>
            <w:hideMark/>
          </w:tcPr>
          <w:p w14:paraId="7708C42D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</w:tr>
      <w:tr w:rsidR="00381D54" w:rsidRPr="00381D54" w14:paraId="778860EF" w14:textId="77777777" w:rsidTr="009E08C2">
        <w:trPr>
          <w:trHeight w:val="288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AB247E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ΔH</w:t>
            </w: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14:paraId="6EA3ADAB" w14:textId="77777777" w:rsidR="00381D54" w:rsidRPr="00381D54" w:rsidRDefault="00381D54" w:rsidP="00381D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5.497</w:t>
            </w:r>
          </w:p>
        </w:tc>
        <w:tc>
          <w:tcPr>
            <w:tcW w:w="1838" w:type="dxa"/>
            <w:shd w:val="clear" w:color="auto" w:fill="auto"/>
            <w:noWrap/>
            <w:vAlign w:val="bottom"/>
            <w:hideMark/>
          </w:tcPr>
          <w:p w14:paraId="184A664B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kcal/</w:t>
            </w: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mol</w:t>
            </w:r>
            <w:proofErr w:type="spellEnd"/>
          </w:p>
        </w:tc>
        <w:tc>
          <w:tcPr>
            <w:tcW w:w="222" w:type="dxa"/>
            <w:shd w:val="clear" w:color="auto" w:fill="auto"/>
            <w:noWrap/>
            <w:vAlign w:val="bottom"/>
            <w:hideMark/>
          </w:tcPr>
          <w:p w14:paraId="794317BF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F2E5B0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014" w:type="dxa"/>
            <w:shd w:val="clear" w:color="auto" w:fill="auto"/>
            <w:noWrap/>
            <w:vAlign w:val="bottom"/>
            <w:hideMark/>
          </w:tcPr>
          <w:p w14:paraId="0A62489D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</w:tr>
      <w:tr w:rsidR="00381D54" w:rsidRPr="00381D54" w14:paraId="1B23C2C0" w14:textId="77777777" w:rsidTr="009E08C2">
        <w:trPr>
          <w:trHeight w:val="288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FBAFFA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ΔG</w:t>
            </w: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14:paraId="639AED19" w14:textId="77777777" w:rsidR="00381D54" w:rsidRPr="00381D54" w:rsidRDefault="00381D54" w:rsidP="00381D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-4.5168</w:t>
            </w:r>
          </w:p>
        </w:tc>
        <w:tc>
          <w:tcPr>
            <w:tcW w:w="1838" w:type="dxa"/>
            <w:shd w:val="clear" w:color="auto" w:fill="auto"/>
            <w:noWrap/>
            <w:vAlign w:val="bottom"/>
            <w:hideMark/>
          </w:tcPr>
          <w:p w14:paraId="4986CBC5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kcal/</w:t>
            </w: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mol</w:t>
            </w:r>
            <w:proofErr w:type="spellEnd"/>
          </w:p>
        </w:tc>
        <w:tc>
          <w:tcPr>
            <w:tcW w:w="222" w:type="dxa"/>
            <w:shd w:val="clear" w:color="auto" w:fill="auto"/>
            <w:noWrap/>
            <w:vAlign w:val="bottom"/>
            <w:hideMark/>
          </w:tcPr>
          <w:p w14:paraId="53442FCA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EA2F72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014" w:type="dxa"/>
            <w:shd w:val="clear" w:color="auto" w:fill="auto"/>
            <w:noWrap/>
            <w:vAlign w:val="bottom"/>
            <w:hideMark/>
          </w:tcPr>
          <w:p w14:paraId="282B2B2A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</w:tr>
      <w:tr w:rsidR="00381D54" w:rsidRPr="00381D54" w14:paraId="63C8D1D7" w14:textId="77777777" w:rsidTr="009E08C2">
        <w:trPr>
          <w:trHeight w:val="288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F30715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-TΔS</w:t>
            </w: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14:paraId="17638779" w14:textId="77777777" w:rsidR="00381D54" w:rsidRPr="00381D54" w:rsidRDefault="00381D54" w:rsidP="00381D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-10.0138</w:t>
            </w:r>
          </w:p>
        </w:tc>
        <w:tc>
          <w:tcPr>
            <w:tcW w:w="1838" w:type="dxa"/>
            <w:shd w:val="clear" w:color="auto" w:fill="auto"/>
            <w:noWrap/>
            <w:vAlign w:val="bottom"/>
            <w:hideMark/>
          </w:tcPr>
          <w:p w14:paraId="6050F470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kcal/</w:t>
            </w: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mol</w:t>
            </w:r>
            <w:proofErr w:type="spellEnd"/>
          </w:p>
        </w:tc>
        <w:tc>
          <w:tcPr>
            <w:tcW w:w="222" w:type="dxa"/>
            <w:shd w:val="clear" w:color="auto" w:fill="auto"/>
            <w:noWrap/>
            <w:vAlign w:val="bottom"/>
            <w:hideMark/>
          </w:tcPr>
          <w:p w14:paraId="1CBE5178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4827D5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014" w:type="dxa"/>
            <w:shd w:val="clear" w:color="auto" w:fill="auto"/>
            <w:noWrap/>
            <w:vAlign w:val="bottom"/>
            <w:hideMark/>
          </w:tcPr>
          <w:p w14:paraId="072CFBE9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</w:tr>
      <w:tr w:rsidR="00381D54" w:rsidRPr="00381D54" w14:paraId="5C9DF3E2" w14:textId="77777777" w:rsidTr="009E08C2">
        <w:trPr>
          <w:trHeight w:val="288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2707CA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ΔS</w:t>
            </w: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14:paraId="36628C54" w14:textId="77777777" w:rsidR="00381D54" w:rsidRPr="00381D54" w:rsidRDefault="00381D54" w:rsidP="00381D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33.0325</w:t>
            </w:r>
          </w:p>
        </w:tc>
        <w:tc>
          <w:tcPr>
            <w:tcW w:w="1838" w:type="dxa"/>
            <w:shd w:val="clear" w:color="auto" w:fill="auto"/>
            <w:noWrap/>
            <w:vAlign w:val="bottom"/>
            <w:hideMark/>
          </w:tcPr>
          <w:p w14:paraId="7DAE31FA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cal</w:t>
            </w:r>
            <w:proofErr w:type="spellEnd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/</w:t>
            </w:r>
            <w:proofErr w:type="spellStart"/>
            <w:r w:rsidRPr="00381D54">
              <w:rPr>
                <w:rFonts w:ascii="Calibri" w:eastAsia="Times New Roman" w:hAnsi="Calibri" w:cs="Calibri"/>
                <w:color w:val="000000"/>
                <w:lang w:eastAsia="en-CA"/>
              </w:rPr>
              <w:t>mol</w:t>
            </w:r>
            <w:proofErr w:type="spellEnd"/>
          </w:p>
        </w:tc>
        <w:tc>
          <w:tcPr>
            <w:tcW w:w="222" w:type="dxa"/>
            <w:shd w:val="clear" w:color="auto" w:fill="auto"/>
            <w:noWrap/>
            <w:vAlign w:val="bottom"/>
            <w:hideMark/>
          </w:tcPr>
          <w:p w14:paraId="1EC03E41" w14:textId="77777777" w:rsidR="00381D54" w:rsidRPr="00381D54" w:rsidRDefault="00381D54" w:rsidP="00381D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CA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2115F5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  <w:tc>
          <w:tcPr>
            <w:tcW w:w="1014" w:type="dxa"/>
            <w:shd w:val="clear" w:color="auto" w:fill="auto"/>
            <w:noWrap/>
            <w:vAlign w:val="bottom"/>
            <w:hideMark/>
          </w:tcPr>
          <w:p w14:paraId="205449BF" w14:textId="77777777" w:rsidR="00381D54" w:rsidRPr="00381D54" w:rsidRDefault="00381D54" w:rsidP="00381D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CA"/>
              </w:rPr>
            </w:pPr>
          </w:p>
        </w:tc>
      </w:tr>
    </w:tbl>
    <w:p w14:paraId="22FCF572" w14:textId="76391800" w:rsidR="00381D54" w:rsidRDefault="00381D54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075AA89F" w14:textId="3C038F8A" w:rsidR="001C729F" w:rsidRDefault="001C729F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6FA66850" w14:textId="5DFCB454" w:rsidR="001C729F" w:rsidRDefault="001C729F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429EF0AD" w14:textId="668407D8" w:rsidR="001C729F" w:rsidRDefault="001C729F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722DD1FE" w14:textId="62DDE605" w:rsidR="001C729F" w:rsidRDefault="001C729F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75CE4B9E" w14:textId="0637EBA1" w:rsidR="001C729F" w:rsidRDefault="001C729F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2A574373" w14:textId="70C362F3" w:rsidR="001C729F" w:rsidRDefault="001C729F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12B7EBC2" w14:textId="77777777" w:rsidR="001C729F" w:rsidRPr="00D15B9C" w:rsidRDefault="001C729F" w:rsidP="00D15B9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  <w:highlight w:val="yellow"/>
        </w:rPr>
      </w:pPr>
    </w:p>
    <w:p w14:paraId="5B280222" w14:textId="3008B656" w:rsidR="00D8444E" w:rsidRDefault="00D658B6" w:rsidP="00FC79DB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lastRenderedPageBreak/>
        <w:t xml:space="preserve">Comparison of </w:t>
      </w:r>
      <w:r w:rsidR="00D8444E" w:rsidRPr="00185CE9">
        <w:rPr>
          <w:rFonts w:ascii="Times-Roman" w:hAnsi="Times-Roman" w:cs="Times-Roman"/>
          <w:sz w:val="24"/>
          <w:szCs w:val="24"/>
          <w:vertAlign w:val="superscript"/>
        </w:rPr>
        <w:t>1</w:t>
      </w:r>
      <w:r w:rsidR="00D8444E">
        <w:rPr>
          <w:rFonts w:ascii="Times-Roman" w:hAnsi="Times-Roman" w:cs="Times-Roman"/>
          <w:sz w:val="24"/>
          <w:szCs w:val="24"/>
        </w:rPr>
        <w:t xml:space="preserve">H NMR </w:t>
      </w:r>
      <w:r>
        <w:rPr>
          <w:rFonts w:ascii="Times-Roman" w:hAnsi="Times-Roman" w:cs="Times-Roman"/>
          <w:sz w:val="24"/>
          <w:szCs w:val="24"/>
        </w:rPr>
        <w:t xml:space="preserve">spectra </w:t>
      </w:r>
      <w:r w:rsidR="007A6FFC">
        <w:rPr>
          <w:rFonts w:ascii="Times-Roman" w:hAnsi="Times-Roman" w:cs="Times-Roman"/>
          <w:sz w:val="24"/>
          <w:szCs w:val="24"/>
        </w:rPr>
        <w:t xml:space="preserve">of </w:t>
      </w:r>
      <w:r w:rsidRPr="00185CE9">
        <w:rPr>
          <w:rFonts w:ascii="Times-Roman" w:hAnsi="Times-Roman" w:cs="Times-Roman"/>
          <w:b/>
          <w:sz w:val="24"/>
          <w:szCs w:val="24"/>
        </w:rPr>
        <w:t>2</w:t>
      </w:r>
      <w:r w:rsidR="007A6FFC">
        <w:rPr>
          <w:rFonts w:ascii="Times-Roman" w:hAnsi="Times-Roman" w:cs="Times-Roman"/>
          <w:sz w:val="24"/>
          <w:szCs w:val="24"/>
        </w:rPr>
        <w:t xml:space="preserve"> </w:t>
      </w:r>
      <w:r w:rsidR="00D8444E">
        <w:rPr>
          <w:rFonts w:ascii="Times-Roman" w:hAnsi="Times-Roman" w:cs="Times-Roman"/>
          <w:sz w:val="24"/>
          <w:szCs w:val="24"/>
        </w:rPr>
        <w:t xml:space="preserve">in </w:t>
      </w:r>
      <w:r w:rsidR="00795CCC">
        <w:rPr>
          <w:rFonts w:ascii="Times New Roman" w:hAnsi="Times New Roman" w:cs="Times New Roman"/>
          <w:sz w:val="24"/>
          <w:szCs w:val="24"/>
        </w:rPr>
        <w:t>CD</w:t>
      </w:r>
      <w:r w:rsidR="00795CCC" w:rsidRPr="00795CC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95CCC">
        <w:rPr>
          <w:rFonts w:ascii="Times New Roman" w:hAnsi="Times New Roman" w:cs="Times New Roman"/>
          <w:sz w:val="24"/>
          <w:szCs w:val="24"/>
        </w:rPr>
        <w:t>OD</w:t>
      </w:r>
      <w:r>
        <w:rPr>
          <w:rFonts w:ascii="Times-Roman" w:hAnsi="Times-Roman" w:cs="Times-Roman"/>
          <w:sz w:val="24"/>
          <w:szCs w:val="24"/>
        </w:rPr>
        <w:t xml:space="preserve"> and D</w:t>
      </w:r>
      <w:r w:rsidRPr="00185CE9">
        <w:rPr>
          <w:rFonts w:ascii="Times-Roman" w:hAnsi="Times-Roman" w:cs="Times-Roman"/>
          <w:sz w:val="24"/>
          <w:szCs w:val="24"/>
          <w:vertAlign w:val="subscript"/>
        </w:rPr>
        <w:t>2</w:t>
      </w:r>
      <w:r>
        <w:rPr>
          <w:rFonts w:ascii="Times-Roman" w:hAnsi="Times-Roman" w:cs="Times-Roman"/>
          <w:sz w:val="24"/>
          <w:szCs w:val="24"/>
        </w:rPr>
        <w:t>O</w:t>
      </w:r>
    </w:p>
    <w:p w14:paraId="216B2917" w14:textId="77777777" w:rsidR="006F485A" w:rsidRDefault="006F485A" w:rsidP="006F485A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6F485A">
        <w:rPr>
          <w:rFonts w:ascii="Times-Roman" w:hAnsi="Times-Roman" w:cs="Times-Roman"/>
          <w:noProof/>
          <w:sz w:val="24"/>
          <w:szCs w:val="24"/>
        </w:rPr>
        <mc:AlternateContent>
          <mc:Choice Requires="wpg">
            <w:drawing>
              <wp:inline distT="0" distB="0" distL="0" distR="0" wp14:anchorId="13AEC526" wp14:editId="5B96CBA6">
                <wp:extent cx="5306568" cy="3764280"/>
                <wp:effectExtent l="0" t="0" r="8890" b="7620"/>
                <wp:docPr id="68" name="Group 15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06568" cy="3764280"/>
                          <a:chOff x="0" y="0"/>
                          <a:chExt cx="5306568" cy="3764280"/>
                        </a:xfrm>
                      </wpg:grpSpPr>
                      <wpg:grpSp>
                        <wpg:cNvPr id="69" name="Group 69">
                          <a:extLst/>
                        </wpg:cNvPr>
                        <wpg:cNvGrpSpPr/>
                        <wpg:grpSpPr>
                          <a:xfrm>
                            <a:off x="0" y="0"/>
                            <a:ext cx="5306568" cy="3764280"/>
                            <a:chOff x="0" y="0"/>
                            <a:chExt cx="5306568" cy="3764280"/>
                          </a:xfrm>
                        </wpg:grpSpPr>
                        <pic:pic xmlns:pic="http://schemas.openxmlformats.org/drawingml/2006/picture">
                          <pic:nvPicPr>
                            <pic:cNvPr id="70" name="Picture 70">
                              <a:extLst/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3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5306568" cy="376428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71" name="Straight Arrow Connector 71">
                            <a:extLst/>
                          </wps:cNvPr>
                          <wps:cNvCnPr/>
                          <wps:spPr>
                            <a:xfrm flipH="1" flipV="1">
                              <a:off x="3017078" y="1157011"/>
                              <a:ext cx="1396180" cy="1710813"/>
                            </a:xfrm>
                            <a:prstGeom prst="straightConnector1">
                              <a:avLst/>
                            </a:prstGeom>
                            <a:ln w="19050">
                              <a:solidFill>
                                <a:srgbClr val="FF0000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72" name="Straight Arrow Connector 72">
                            <a:extLst/>
                          </wps:cNvPr>
                          <wps:cNvCnPr>
                            <a:cxnSpLocks/>
                          </wps:cNvCnPr>
                          <wps:spPr>
                            <a:xfrm flipH="1" flipV="1">
                              <a:off x="893311" y="1484903"/>
                              <a:ext cx="531537" cy="1447873"/>
                            </a:xfrm>
                            <a:prstGeom prst="straightConnector1">
                              <a:avLst/>
                            </a:prstGeom>
                            <a:ln w="19050">
                              <a:solidFill>
                                <a:srgbClr val="FF0000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73" name="Straight Arrow Connector 73">
                            <a:extLst/>
                          </wps:cNvPr>
                          <wps:cNvCnPr>
                            <a:cxnSpLocks/>
                          </wps:cNvCnPr>
                          <wps:spPr>
                            <a:xfrm flipH="1" flipV="1">
                              <a:off x="713648" y="1639685"/>
                              <a:ext cx="304800" cy="1228139"/>
                            </a:xfrm>
                            <a:prstGeom prst="straightConnector1">
                              <a:avLst/>
                            </a:prstGeom>
                            <a:ln w="19050">
                              <a:solidFill>
                                <a:srgbClr val="FF0000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74" name="TextBox 13">
                          <a:extLst/>
                        </wps:cNvPr>
                        <wps:cNvSpPr txBox="1"/>
                        <wps:spPr>
                          <a:xfrm>
                            <a:off x="3828729" y="896455"/>
                            <a:ext cx="1395095" cy="4419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1A42D21" w14:textId="3FA68098" w:rsidR="00815CC2" w:rsidRDefault="00815CC2" w:rsidP="006F485A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 w:rsidRPr="00185CE9">
                                <w:rPr>
                                  <w:rFonts w:ascii="Helvetica" w:hAnsi="Helvetica" w:cs="Helvetica"/>
                                  <w:b/>
                                  <w:color w:val="000000" w:themeColor="text1"/>
                                  <w:kern w:val="24"/>
                                </w:rPr>
                                <w:t>2</w:t>
                              </w:r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</w:rPr>
                                <w:t xml:space="preserve"> (monomer) in </w:t>
                              </w:r>
                              <w:r>
                                <w:t>CD</w:t>
                              </w:r>
                              <w:r w:rsidRPr="00795CCC">
                                <w:rPr>
                                  <w:vertAlign w:val="subscript"/>
                                </w:rPr>
                                <w:t>3</w:t>
                              </w:r>
                              <w:r>
                                <w:t>OD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75" name="TextBox 14">
                          <a:extLst/>
                        </wps:cNvPr>
                        <wps:cNvSpPr txBox="1"/>
                        <wps:spPr>
                          <a:xfrm>
                            <a:off x="3837584" y="1651307"/>
                            <a:ext cx="1395095" cy="3048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90AB1FD" w14:textId="4B3174B3" w:rsidR="00815CC2" w:rsidRDefault="00815CC2" w:rsidP="006F485A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 w:rsidRPr="00185CE9">
                                <w:rPr>
                                  <w:rFonts w:ascii="Helvetica" w:hAnsi="Helvetica" w:cs="Helvetica"/>
                                  <w:b/>
                                  <w:color w:val="000000" w:themeColor="text1"/>
                                  <w:kern w:val="24"/>
                                </w:rPr>
                                <w:t>2</w:t>
                              </w:r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</w:rPr>
                                <w:t xml:space="preserve"> (dimer) in D</w:t>
                              </w:r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position w:val="-6"/>
                                  <w:vertAlign w:val="subscript"/>
                                </w:rPr>
                                <w:t>2</w:t>
                              </w:r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</w:rPr>
                                <w:t>O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3AEC526" id="Group 15" o:spid="_x0000_s1034" style="width:417.85pt;height:296.4pt;mso-position-horizontal-relative:char;mso-position-vertical-relative:line" coordsize="53065,37642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q0GoWV1M0NveW80qZLJHKrMuO&#10;OQDQBZ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rznwH/AMjjqf8A1zk/9GLXo1ec&#10;eAv+Rx1P/rnJ/wCjFoA9H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rzjwF/yOOpf&#10;9cpP/Ri16PXm/gH/AJHHUv8ArlJ/6MWgD0i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vN/AP/I46j/1yk/8ARi16RXm/gH/kcNQ/64yf+jFoA9I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rzbwB/wAjhf8A/XGT/wBGLXpNebeAP+Rvv/8ArjJ/6MWgD0m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vNvAH/I333/XGT/0Ytek15r4A/wCRuvf+uEn/AKMWgD0q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vNfAH/I3Xn/XCT/0YtelV5r4A/5G27/6&#10;4Sf+jFoA9K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rzXwB/yNt1/wBcJP8A0Yte&#10;lV5p8P8A/kbLr/rhJ/6MFAHpd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eafD/8A&#10;5Gu5/wCveT/0YK9LrzT4f/8AI13H/XvJ/wCjBQB6X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Xmfw/8A+Rqn/wCveT/0YK9MrzP4f/8AI1Tf9e8n/owUAem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V5n8P/wDkaZf+veT/ANDFemV5n8P/APkaJP8Ar2k/9DFAHpl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eZ/D/AP5Gh/8Ar2k/9DFemV5l8P8A/kZ2/wCv&#10;aT/0MUAem0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V5l8P8A/kZj/wBe0n/odem1&#10;5l8P/wDkZv8At2k/9DoA9N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rzLwCCviZQ&#10;cf8AHrJ0Of469NrzHwB/yMkfvayf+h0Aen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V5h4A/5GOH3tZP/QzXp9eYeAP+Rhtve0k/9DNAHp9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IeleY+Af8AkYLT/rzk/wDQzXpzfdP0rzHwF/yMFl/15yf+htQB6f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DX+430NeZ+BP+Q/Yf8AXnJ/6MavS5f9U/8AumvNPAv/ACH9&#10;O/685P8A0Y9AHp1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Mm/wBS/wDumvNfA/8A&#10;yH9N/wCvKT/0Y9ekz/6iT/dP8q828Ef8h3S/+vOX/wBGPQB6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gvmZbC4ZSVYRMQQeQcGsXwLcz3fhqGW5mkmkLuC8jFie&#10;fU0AdD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Fe//wCQfc/9cm/kawPh4f8Ailov&#10;+ur/AM637/8A48Ln/rk38jXPfDo/8UuntM9AHU0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BW1HjTrr/rk/wDI1z3w5/5Fgf8AXZ/6V0GpcaZd/wDXF/8A0E1z3w4/5Fn/ALbv/SgDq6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qap/wAgq8/64P8A+gmuf+G//ItH/ru/8hW/&#10;q3GkXv8A1wf/ANBNc/8ADb/kWm/6+H/kKAOs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CnrHGjX3/AF7yf+gmue+G3/Itv/18N/Ja6DWf+QLff9e8n/oJrn/hr/yLcn/Xy3/oK0Ad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FLWv+QJf/wDXtJ/6Ca574af8i5L/ANfLf+gr&#10;XQa3/wAgPUP+vaT/ANBNc98M/wDkXJv+vpv/AEFaAOv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Cjrn/IC1D/AK9pP/QTXPfDL/kXZv8Ar6b/ANBWug13/kA6j/17Sf8AoJrnvhl/yLs/&#10;/X03/oCUAdh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FDXv8AkAaj/wBesv8A6Ca5&#10;74ZceHp+Qf8ASm/D5EroNf8A+Rf1L/r1l/8AQDXPfDH/AJAFz/19N/6AtAHY0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Bn+IP+Re1L/r1l/8AQDXO/DH/AJANz/19H/0Fa6HxB/yL2p/9&#10;ekv/AKAa534Yf8gK5/6+T/6CtAHZ0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BneIf&#10;+Rd1P/r1l/8AQTXO/DD/AJAl1/18n/0Fa6HxF/yLupf9esn/AKCa534Yf8gW6/6+P/ZVoA7S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M3xH/AMi5qX/XrJ/6Ca534Yf8ga7/AOvj/wBl&#10;FdF4k/5FzUv+vaT/ANBNc58L/wDkD3f/AF8f+yigDta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zfEhx4d1E4z/oz8H/dNc58MDnSrzjH7/p/wEV0Pib/AJFvUv8Ar2f+Rrnfhf8A8gq8&#10;/wCu4/8AQRQB21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Zfib/kWtS/693/lXOfC&#10;/wD5Bd7/ANdh/wCg10Xif/kWtS/693/lXPfDDH9mXuCT+9Gcj2oA7a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MrxR/yLWo/9cG/lXOfC7/kHX3/XVf5V0Xin/kWdR/64N/Kud+F//Hhf&#10;f9dF/wDQaAO4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DJ8Vf8izqP/XBq534Yf8A&#10;Hnf/AO+n/oNdD4r/AORY1H/ria574Y/8et//AL0f/oNAHc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BkeLP8AkWNR/wCuJrnvhl/x76h9Yv8A0E10Hi3/AJFfUf8Aria5/wCGf+q1D/tj&#10;/wCgmgDu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xvF3/Ir6h/1y/qKwPhrwmoj2&#10;h/8AQTW/4v8A+RW1D/rl/UVg/Dfg6kPaD/0A0AdvRRRQAUUUUAFFFFABRRRQAUUUUAFFFFABRRRQ&#10;AUUUUAFFFFABUFveW11JNHbzxyvC22RUYEofQ+nQ1PXE+A5S+ta/zkPMHHp958/zoA7a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xvF5x4X1AkA/u+h+or&#10;C+HZHm6mAoHywdP9w1t+Mv8AkVdQ/wCuY/8AQhWJ8PeLrVR/sW//AKAaAO2ooooAKKKKACiiigAo&#10;oooAKKKKACiiigAooooAKKKKACiiigArz34dMTrmqZBBZd3P+8f8a9BJwM15v8NG/wCJxcer2xb/&#10;AMfFAHpN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Bh+&#10;NP8AkVNQ/wBwf+hCsbwDxqGrD/pnbf8AoBrY8a/8inf/AO6v/oQrI8C8arqw/wCmVt/6AaAO0ooo&#10;oAKKKKACiiigAooooAKKKKACiiigAooooAKKKKACiiigCOdttvI3opP6V5z8O12a2pwcPYvzj/pr&#10;/wDWr0K/O3T7lvSJj+hrz/wMPL1vTv8Ab0+Q/wDkZ/8ACgD0i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wfG//ACKV/wD7q/8Aoa1leCeNa1Yf9Mrf/wBA&#10;rU8c/wDIo3/0T/0NazPB3HiDVh/0xt//AECgDsqKKKACiiigAooooAKKKKACiiigAooooAKKKKAC&#10;iiigAooooAp6u23SL1vSCQ/+OmuI8LKqa3oZGRu09wAef+Wkh612evnb4f1Ijr9lkx/3ya4/Q18v&#10;W/DGRjdYuP8A0M0Aeg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HP8Ajr/kUL//AIB/6MWs7wnx4m1Vf+mFv/6AK0fHTsnhK9Kkg5j5B/21qh4Z+Xxdqq/9&#10;O1v/AOgLQB19FFFABRRRQAUUUUAFFFFABRRRQAUUUUAFFFFABRRRQAUUUUAZXidtvhrUj/07uP0r&#10;mLAeXq/hBsfes2H/AI4f8a6Pxc23wvqBP/PLH6isJk8u+8GMMACDbyf9hf8AGgDtq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DnPH5x4Su/do//AEMVV0Ab&#10;fG2qD/p1g/8AQFqx8QTjwpce7p/6EKh0dSvjvUunNpF39loA6uiiigAooooAKKKKACiiigAooooA&#10;KKKKACiiigAooooAKKKKAMLxrn/hFL8KCSVUYH++tZOqr5V14PPTawT81QVoePm2+Ersf3jGP/Hx&#10;VXxLug/4RtgSAl3Epwe3H+FAHW0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HM/EEr/wi8oYkAyJ0Ge9R6eNvxD1BfWyQ/8AoIp3xD58OKv964QfzotuPiTd&#10;/wC1p4P/AI8tAHUUUUUAFFFFABRRRQAUUUUAFFFFABRRRQAUUUUAFFFFABRRRQBzHxCYjwyyDrJM&#10;ij88/wBKTx0pTT9OkQH9zfRnj0waXx1mSz06BTgy30YPOMjB/wARR8QlP/CNFx1SZG/XH9aAOnop&#10;AQwBHQ80t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p2+mw21/c3cJdGuQPNjBGwsP4sdjimaPpUGjWP2S2eR49xfMhBOT9AKv0&#10;UAJVHR9Kg0ax+yWzyPHuL5kIJyfoBV+igAooooAKKKKAKdrp0Nte3N4C8k9yRudyDhR0UegFX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">
                <v:group id="Group 69" o:spid="_x0000_s1035" style="position:absolute;width:53065;height:37642" coordsize="53065,376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">
                  <v:shape id="Picture 70" o:spid="_x0000_s1036" type="#_x0000_t75" style="position:absolute;width:53065;height:3764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">
                    <v:imagedata r:id="rId36" o:title=""/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71" o:spid="_x0000_s1037" type="#_x0000_t32" style="position:absolute;left:30170;top:11570;width:13962;height:17108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" strokecolor="red" strokeweight="1.5pt">
                    <v:stroke endarrow="block" joinstyle="miter"/>
                  </v:shape>
                  <v:shape id="Straight Arrow Connector 72" o:spid="_x0000_s1038" type="#_x0000_t32" style="position:absolute;left:8933;top:14849;width:5315;height:14478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" strokecolor="red" strokeweight="1.5pt">
                    <v:stroke endarrow="block" joinstyle="miter"/>
                    <o:lock v:ext="edit" shapetype="f"/>
                  </v:shape>
                  <v:shape id="Straight Arrow Connector 73" o:spid="_x0000_s1039" type="#_x0000_t32" style="position:absolute;left:7136;top:16396;width:3048;height:12282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" strokecolor="red" strokeweight="1.5pt">
                    <v:stroke endarrow="block" joinstyle="miter"/>
                    <o:lock v:ext="edit" shapetype="f"/>
                  </v:shape>
                </v:group>
                <v:shape id="TextBox 13" o:spid="_x0000_s1040" type="#_x0000_t202" style="position:absolute;left:38287;top:8964;width:13951;height:44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Z4Sb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" filled="f" stroked="f">
                  <v:textbox style="mso-fit-shape-to-text:t">
                    <w:txbxContent>
                      <w:p w14:paraId="61A42D21" w14:textId="3FA68098" w:rsidR="00815CC2" w:rsidRDefault="00815CC2" w:rsidP="006F485A">
                        <w:pPr>
                          <w:pStyle w:val="NormalWeb"/>
                          <w:spacing w:before="0" w:beforeAutospacing="0" w:after="0" w:afterAutospacing="0"/>
                        </w:pPr>
                        <w:r w:rsidRPr="00185CE9">
                          <w:rPr>
                            <w:rFonts w:ascii="Helvetica" w:hAnsi="Helvetica" w:cs="Helvetica"/>
                            <w:b/>
                            <w:color w:val="000000" w:themeColor="text1"/>
                            <w:kern w:val="24"/>
                          </w:rPr>
                          <w:t>2</w:t>
                        </w:r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</w:rPr>
                          <w:t xml:space="preserve"> (monomer) in </w:t>
                        </w:r>
                        <w:r>
                          <w:t>CD</w:t>
                        </w:r>
                        <w:r w:rsidRPr="00795CCC">
                          <w:rPr>
                            <w:vertAlign w:val="subscript"/>
                          </w:rPr>
                          <w:t>3</w:t>
                        </w:r>
                        <w:r>
                          <w:t>OD</w:t>
                        </w:r>
                      </w:p>
                    </w:txbxContent>
                  </v:textbox>
                </v:shape>
                <v:shape id="TextBox 14" o:spid="_x0000_s1041" type="#_x0000_t202" style="position:absolute;left:38375;top:16513;width:13951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" filled="f" stroked="f">
                  <v:textbox style="mso-fit-shape-to-text:t">
                    <w:txbxContent>
                      <w:p w14:paraId="090AB1FD" w14:textId="4B3174B3" w:rsidR="00815CC2" w:rsidRDefault="00815CC2" w:rsidP="006F485A">
                        <w:pPr>
                          <w:pStyle w:val="NormalWeb"/>
                          <w:spacing w:before="0" w:beforeAutospacing="0" w:after="0" w:afterAutospacing="0"/>
                        </w:pPr>
                        <w:r w:rsidRPr="00185CE9">
                          <w:rPr>
                            <w:rFonts w:ascii="Helvetica" w:hAnsi="Helvetica" w:cs="Helvetica"/>
                            <w:b/>
                            <w:color w:val="000000" w:themeColor="text1"/>
                            <w:kern w:val="24"/>
                          </w:rPr>
                          <w:t>2</w:t>
                        </w:r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</w:rPr>
                          <w:t xml:space="preserve"> (dimer) in D</w:t>
                        </w:r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position w:val="-6"/>
                            <w:vertAlign w:val="subscript"/>
                          </w:rPr>
                          <w:t>2</w:t>
                        </w:r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</w:rPr>
                          <w:t>O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0E1DF8D" w14:textId="2039AC27" w:rsidR="006F485A" w:rsidRPr="006F485A" w:rsidRDefault="006F485A" w:rsidP="006F485A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Figure S</w:t>
      </w:r>
      <w:r w:rsidR="00A8711E">
        <w:rPr>
          <w:rFonts w:ascii="Times-Roman" w:hAnsi="Times-Roman" w:cs="Times-Roman"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. </w:t>
      </w:r>
      <w:r w:rsidR="00185CE9" w:rsidRPr="00185CE9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in </w:t>
      </w:r>
      <w:r w:rsidR="00795CCC">
        <w:rPr>
          <w:rFonts w:ascii="Times New Roman" w:hAnsi="Times New Roman" w:cs="Times New Roman"/>
          <w:sz w:val="24"/>
          <w:szCs w:val="24"/>
        </w:rPr>
        <w:t>CD</w:t>
      </w:r>
      <w:r w:rsidR="00795CCC" w:rsidRPr="00795CC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95CCC">
        <w:rPr>
          <w:rFonts w:ascii="Times New Roman" w:hAnsi="Times New Roman" w:cs="Times New Roman"/>
          <w:sz w:val="24"/>
          <w:szCs w:val="24"/>
        </w:rPr>
        <w:t>OD</w:t>
      </w:r>
      <w:r>
        <w:rPr>
          <w:rFonts w:ascii="Times-Roman" w:hAnsi="Times-Roman" w:cs="Times-Roman"/>
          <w:sz w:val="24"/>
          <w:szCs w:val="24"/>
        </w:rPr>
        <w:t xml:space="preserve"> (top) as a monomer and in D</w:t>
      </w:r>
      <w:r w:rsidRPr="00185CE9">
        <w:rPr>
          <w:rFonts w:ascii="Times-Roman" w:hAnsi="Times-Roman" w:cs="Times-Roman"/>
          <w:sz w:val="24"/>
          <w:szCs w:val="24"/>
          <w:vertAlign w:val="subscript"/>
        </w:rPr>
        <w:t>2</w:t>
      </w:r>
      <w:r>
        <w:rPr>
          <w:rFonts w:ascii="Times-Roman" w:hAnsi="Times-Roman" w:cs="Times-Roman"/>
          <w:sz w:val="24"/>
          <w:szCs w:val="24"/>
        </w:rPr>
        <w:t xml:space="preserve">O as a dimer. The upfield shift and sharpening of the </w:t>
      </w:r>
      <w:r w:rsidRPr="00185CE9">
        <w:rPr>
          <w:rFonts w:ascii="Times-Roman" w:hAnsi="Times-Roman" w:cs="Times-Roman"/>
          <w:i/>
          <w:sz w:val="24"/>
          <w:szCs w:val="24"/>
        </w:rPr>
        <w:t>t</w:t>
      </w:r>
      <w:r w:rsidR="00185CE9">
        <w:rPr>
          <w:rFonts w:ascii="Times-Roman" w:hAnsi="Times-Roman" w:cs="Times-Roman"/>
          <w:sz w:val="24"/>
          <w:szCs w:val="24"/>
        </w:rPr>
        <w:t>-</w:t>
      </w:r>
      <w:r>
        <w:rPr>
          <w:rFonts w:ascii="Times-Roman" w:hAnsi="Times-Roman" w:cs="Times-Roman"/>
          <w:sz w:val="24"/>
          <w:szCs w:val="24"/>
        </w:rPr>
        <w:t xml:space="preserve">butyl </w:t>
      </w:r>
      <w:r w:rsidR="00185CE9">
        <w:rPr>
          <w:rFonts w:ascii="Times-Roman" w:hAnsi="Times-Roman" w:cs="Times-Roman"/>
          <w:sz w:val="24"/>
          <w:szCs w:val="24"/>
        </w:rPr>
        <w:t>singlet, and Ph doublets</w:t>
      </w:r>
      <w:r>
        <w:rPr>
          <w:rFonts w:ascii="Times-Roman" w:hAnsi="Times-Roman" w:cs="Times-Roman"/>
          <w:sz w:val="24"/>
          <w:szCs w:val="24"/>
        </w:rPr>
        <w:t xml:space="preserve"> </w:t>
      </w:r>
      <w:r w:rsidR="00185CE9">
        <w:rPr>
          <w:rFonts w:ascii="Times-Roman" w:hAnsi="Times-Roman" w:cs="Times-Roman"/>
          <w:sz w:val="24"/>
          <w:szCs w:val="24"/>
        </w:rPr>
        <w:t>are</w:t>
      </w:r>
      <w:r>
        <w:rPr>
          <w:rFonts w:ascii="Times-Roman" w:hAnsi="Times-Roman" w:cs="Times-Roman"/>
          <w:sz w:val="24"/>
          <w:szCs w:val="24"/>
        </w:rPr>
        <w:t xml:space="preserve"> diagnostic of encapsulation. </w:t>
      </w:r>
    </w:p>
    <w:p w14:paraId="6CC47862" w14:textId="489D66AE" w:rsidR="00D8444E" w:rsidRPr="00D8444E" w:rsidRDefault="00D8444E" w:rsidP="00D8444E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4E4DD01F" w14:textId="1A8D70FC" w:rsidR="00FC79DB" w:rsidRDefault="00FC79DB" w:rsidP="00FC79DB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1</w:t>
      </w:r>
      <w:r w:rsidR="001C729F">
        <w:rPr>
          <w:rFonts w:ascii="Times-Roman" w:hAnsi="Times-Roman" w:cs="Times-Roman"/>
          <w:sz w:val="24"/>
          <w:szCs w:val="24"/>
        </w:rPr>
        <w:t>-</w:t>
      </w:r>
      <w:r>
        <w:rPr>
          <w:rFonts w:ascii="Times-Roman" w:hAnsi="Times-Roman" w:cs="Times-Roman"/>
          <w:sz w:val="24"/>
          <w:szCs w:val="24"/>
        </w:rPr>
        <w:t>D</w:t>
      </w:r>
      <w:r w:rsidR="001C729F">
        <w:rPr>
          <w:rFonts w:ascii="Times-Roman" w:hAnsi="Times-Roman" w:cs="Times-Roman"/>
          <w:sz w:val="24"/>
          <w:szCs w:val="24"/>
        </w:rPr>
        <w:t xml:space="preserve"> </w:t>
      </w:r>
      <w:r>
        <w:rPr>
          <w:rFonts w:ascii="Times-Roman" w:hAnsi="Times-Roman" w:cs="Times-Roman"/>
          <w:sz w:val="24"/>
          <w:szCs w:val="24"/>
        </w:rPr>
        <w:t>DOSY</w:t>
      </w:r>
      <w:r w:rsidR="00A32218">
        <w:rPr>
          <w:rFonts w:ascii="Times-Roman" w:hAnsi="Times-Roman" w:cs="Times-Roman"/>
          <w:sz w:val="24"/>
          <w:szCs w:val="24"/>
        </w:rPr>
        <w:t xml:space="preserve"> characterization</w:t>
      </w:r>
    </w:p>
    <w:p w14:paraId="42EA5AFD" w14:textId="77DB0F60" w:rsidR="00A32218" w:rsidRPr="00A32218" w:rsidRDefault="00A32218" w:rsidP="00A32218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 xml:space="preserve">PSC and </w:t>
      </w:r>
      <w:r w:rsidRPr="00A32218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were mixed together (1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 ea.) in 20% </w:t>
      </w:r>
      <w:r w:rsidR="00795CCC">
        <w:rPr>
          <w:rFonts w:ascii="Times New Roman" w:hAnsi="Times New Roman" w:cs="Times New Roman"/>
          <w:sz w:val="24"/>
          <w:szCs w:val="24"/>
        </w:rPr>
        <w:t>CD</w:t>
      </w:r>
      <w:r w:rsidR="00795CCC" w:rsidRPr="00795CC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95CCC">
        <w:rPr>
          <w:rFonts w:ascii="Times New Roman" w:hAnsi="Times New Roman" w:cs="Times New Roman"/>
          <w:sz w:val="24"/>
          <w:szCs w:val="24"/>
        </w:rPr>
        <w:t>OD</w:t>
      </w:r>
      <w:r>
        <w:rPr>
          <w:rFonts w:ascii="Times-Roman" w:hAnsi="Times-Roman" w:cs="Times-Roman"/>
          <w:sz w:val="24"/>
          <w:szCs w:val="24"/>
        </w:rPr>
        <w:t xml:space="preserve"> in </w:t>
      </w:r>
      <w:r w:rsidRPr="00FD23E0">
        <w:rPr>
          <w:rFonts w:ascii="Times New Roman" w:hAnsi="Times New Roman" w:cs="Times New Roman"/>
          <w:sz w:val="24"/>
          <w:szCs w:val="24"/>
        </w:rPr>
        <w:t>Na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23E0">
        <w:rPr>
          <w:rFonts w:ascii="Times New Roman" w:hAnsi="Times New Roman" w:cs="Times New Roman"/>
          <w:sz w:val="24"/>
          <w:szCs w:val="24"/>
        </w:rPr>
        <w:t>HPO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D23E0">
        <w:rPr>
          <w:rFonts w:ascii="Times New Roman" w:hAnsi="Times New Roman" w:cs="Times New Roman"/>
          <w:sz w:val="24"/>
          <w:szCs w:val="24"/>
        </w:rPr>
        <w:t>/NaH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23E0">
        <w:rPr>
          <w:rFonts w:ascii="Times New Roman" w:hAnsi="Times New Roman" w:cs="Times New Roman"/>
          <w:sz w:val="24"/>
          <w:szCs w:val="24"/>
        </w:rPr>
        <w:t>PO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D23E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-Roman" w:hAnsi="Times-Roman" w:cs="Times-Roman"/>
          <w:sz w:val="24"/>
          <w:szCs w:val="24"/>
        </w:rPr>
        <w:t xml:space="preserve">50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, </w:t>
      </w:r>
      <w:proofErr w:type="spellStart"/>
      <w:r>
        <w:rPr>
          <w:rFonts w:ascii="Times-Roman" w:hAnsi="Times-Roman" w:cs="Times-Roman"/>
          <w:sz w:val="24"/>
          <w:szCs w:val="24"/>
        </w:rPr>
        <w:t>pD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 8.5) </w:t>
      </w:r>
      <w:r w:rsidRPr="00FD23E0">
        <w:rPr>
          <w:rFonts w:ascii="Times New Roman" w:hAnsi="Times New Roman" w:cs="Times New Roman"/>
          <w:sz w:val="24"/>
          <w:szCs w:val="24"/>
        </w:rPr>
        <w:t>buffer</w:t>
      </w:r>
      <w:r>
        <w:rPr>
          <w:rFonts w:ascii="Times New Roman" w:hAnsi="Times New Roman" w:cs="Times New Roman"/>
          <w:sz w:val="24"/>
          <w:szCs w:val="24"/>
        </w:rPr>
        <w:t xml:space="preserve"> to insure the diffusion coefficients obtained for both hosts came from the same sample conditions.</w:t>
      </w:r>
    </w:p>
    <w:p w14:paraId="74DC86DD" w14:textId="77777777" w:rsidR="00025478" w:rsidRDefault="00025478" w:rsidP="00025478">
      <w:pPr>
        <w:pStyle w:val="ListParagraph"/>
        <w:autoSpaceDE w:val="0"/>
        <w:autoSpaceDN w:val="0"/>
        <w:adjustRightInd w:val="0"/>
        <w:spacing w:after="0" w:line="240" w:lineRule="auto"/>
        <w:ind w:left="1440"/>
        <w:rPr>
          <w:rFonts w:ascii="Times-Roman" w:hAnsi="Times-Roman" w:cs="Times-Roman"/>
          <w:sz w:val="24"/>
          <w:szCs w:val="24"/>
        </w:rPr>
      </w:pPr>
    </w:p>
    <w:p w14:paraId="49B6AB05" w14:textId="4C1B188F" w:rsidR="00D658B6" w:rsidRDefault="00BA1385" w:rsidP="007A6FF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Table S</w:t>
      </w:r>
      <w:r w:rsidR="00A8711E">
        <w:rPr>
          <w:rFonts w:ascii="Times-Roman" w:hAnsi="Times-Roman" w:cs="Times-Roman"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. </w:t>
      </w:r>
      <w:r w:rsidRPr="00565D5F">
        <w:rPr>
          <w:rFonts w:ascii="Times New Roman" w:hAnsi="Times New Roman" w:cs="Times New Roman"/>
          <w:sz w:val="24"/>
          <w:szCs w:val="24"/>
        </w:rPr>
        <w:t>Diffusion coefficient measured, and hydrodynamic radi</w:t>
      </w:r>
      <w:r>
        <w:rPr>
          <w:rFonts w:ascii="Times New Roman" w:hAnsi="Times New Roman" w:cs="Times New Roman"/>
          <w:sz w:val="24"/>
          <w:szCs w:val="24"/>
        </w:rPr>
        <w:t>us</w:t>
      </w:r>
      <w:r w:rsidRPr="00565D5F">
        <w:rPr>
          <w:rFonts w:ascii="Times New Roman" w:hAnsi="Times New Roman" w:cs="Times New Roman"/>
          <w:sz w:val="24"/>
          <w:szCs w:val="24"/>
        </w:rPr>
        <w:t xml:space="preserve"> calculated from indicated resonances in </w:t>
      </w:r>
      <w:r>
        <w:rPr>
          <w:rFonts w:ascii="Times New Roman" w:hAnsi="Times New Roman" w:cs="Times New Roman"/>
          <w:b/>
          <w:sz w:val="24"/>
          <w:szCs w:val="24"/>
        </w:rPr>
        <w:t>PSC</w:t>
      </w:r>
      <w:r w:rsidRPr="00565D5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1 </w:t>
      </w:r>
      <w:proofErr w:type="spellStart"/>
      <w:r>
        <w:rPr>
          <w:rFonts w:ascii="Times New Roman" w:hAnsi="Times New Roman" w:cs="Times New Roman"/>
          <w:sz w:val="24"/>
          <w:szCs w:val="24"/>
        </w:rPr>
        <w:t>m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565D5F">
        <w:rPr>
          <w:rFonts w:ascii="Times New Roman" w:hAnsi="Times New Roman" w:cs="Times New Roman"/>
          <w:sz w:val="24"/>
          <w:szCs w:val="24"/>
        </w:rPr>
        <w:t>from 1-D DOSY.</w:t>
      </w:r>
    </w:p>
    <w:tbl>
      <w:tblPr>
        <w:tblW w:w="3763" w:type="dxa"/>
        <w:tblLook w:val="04A0" w:firstRow="1" w:lastRow="0" w:firstColumn="1" w:lastColumn="0" w:noHBand="0" w:noVBand="1"/>
      </w:tblPr>
      <w:tblGrid>
        <w:gridCol w:w="1169"/>
        <w:gridCol w:w="1241"/>
        <w:gridCol w:w="142"/>
        <w:gridCol w:w="1211"/>
      </w:tblGrid>
      <w:tr w:rsidR="00D97C4D" w:rsidRPr="00D97C4D" w14:paraId="47D31BB5" w14:textId="77777777" w:rsidTr="007A6D66">
        <w:trPr>
          <w:trHeight w:val="278"/>
        </w:trPr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B2DA7C" w14:textId="77777777" w:rsidR="00D97C4D" w:rsidRPr="00D97C4D" w:rsidRDefault="00D97C4D" w:rsidP="00D97C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D97C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 </w:t>
            </w:r>
          </w:p>
        </w:tc>
        <w:tc>
          <w:tcPr>
            <w:tcW w:w="138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74BB1C" w14:textId="683C372C" w:rsidR="00D97C4D" w:rsidRPr="00D97C4D" w:rsidRDefault="00D97C4D" w:rsidP="00BA138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D97C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D (m</w:t>
            </w:r>
            <w:r w:rsidRPr="00D97C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2</w:t>
            </w:r>
            <w:r w:rsidRPr="00D97C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/s)</w:t>
            </w:r>
            <w:r w:rsidR="00071EC4" w:rsidRPr="00BA138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 xml:space="preserve"> (a)</w:t>
            </w:r>
          </w:p>
        </w:tc>
        <w:tc>
          <w:tcPr>
            <w:tcW w:w="12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3B08F2" w14:textId="19419F81" w:rsidR="00D97C4D" w:rsidRPr="00D97C4D" w:rsidRDefault="00D97C4D" w:rsidP="00D97C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proofErr w:type="spellStart"/>
            <w:r w:rsidRPr="00D97C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r</w:t>
            </w:r>
            <w:r w:rsidR="004C551C" w:rsidRPr="004C551C">
              <w:rPr>
                <w:rFonts w:ascii="Times New Roman" w:eastAsia="Times New Roman" w:hAnsi="Times New Roman" w:cs="Times New Roman"/>
                <w:color w:val="000000"/>
                <w:sz w:val="24"/>
                <w:vertAlign w:val="subscript"/>
                <w:lang w:eastAsia="en-CA"/>
              </w:rPr>
              <w:t>H</w:t>
            </w:r>
            <w:proofErr w:type="spellEnd"/>
            <w:r w:rsidRPr="00D97C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(Å)</w:t>
            </w:r>
            <w:r w:rsidR="007A6D66" w:rsidRPr="00BA138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 xml:space="preserve"> (b)</w:t>
            </w:r>
          </w:p>
        </w:tc>
      </w:tr>
      <w:tr w:rsidR="00D97C4D" w:rsidRPr="00D97C4D" w14:paraId="71A32761" w14:textId="77777777" w:rsidTr="00071EC4">
        <w:trPr>
          <w:trHeight w:val="278"/>
        </w:trPr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AC8E5" w14:textId="2DB3427C" w:rsidR="00D97C4D" w:rsidRPr="00D97C4D" w:rsidRDefault="00071EC4" w:rsidP="00D97C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PSC</w:t>
            </w:r>
          </w:p>
        </w:tc>
        <w:tc>
          <w:tcPr>
            <w:tcW w:w="1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9C05F" w14:textId="0E7B7BBF" w:rsidR="00D97C4D" w:rsidRPr="00D97C4D" w:rsidRDefault="00D97C4D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D97C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23E-10</w:t>
            </w:r>
          </w:p>
        </w:tc>
        <w:tc>
          <w:tcPr>
            <w:tcW w:w="13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5EBC8" w14:textId="643D16B4" w:rsidR="00D97C4D" w:rsidRPr="007A6D66" w:rsidRDefault="00D97C4D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CA"/>
              </w:rPr>
            </w:pPr>
            <w:r w:rsidRPr="007A6D6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CA"/>
              </w:rPr>
              <w:t>7.30</w:t>
            </w:r>
          </w:p>
        </w:tc>
      </w:tr>
      <w:tr w:rsidR="00071EC4" w:rsidRPr="00D97C4D" w14:paraId="3C6F1D2B" w14:textId="77777777" w:rsidTr="00071EC4">
        <w:trPr>
          <w:trHeight w:val="278"/>
        </w:trPr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2DFBCD4" w14:textId="77777777" w:rsidR="00071EC4" w:rsidRDefault="00071EC4" w:rsidP="00D97C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C5BEB4E" w14:textId="77777777" w:rsidR="00071EC4" w:rsidRPr="00D97C4D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3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D5EE473" w14:textId="77777777" w:rsidR="00071EC4" w:rsidRPr="00D97C4D" w:rsidRDefault="00071EC4" w:rsidP="00D97C4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</w:tr>
      <w:tr w:rsidR="00071EC4" w:rsidRPr="00D97C4D" w14:paraId="648BB6DA" w14:textId="77777777" w:rsidTr="00071EC4">
        <w:trPr>
          <w:trHeight w:val="278"/>
        </w:trPr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FC79D76" w14:textId="40785FB2" w:rsidR="00071EC4" w:rsidRDefault="00071EC4" w:rsidP="00D97C4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Ha</w:t>
            </w:r>
          </w:p>
        </w:tc>
        <w:tc>
          <w:tcPr>
            <w:tcW w:w="1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7F08424" w14:textId="64FC0681" w:rsidR="00071EC4" w:rsidRPr="00D97C4D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1.9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0</w:t>
            </w: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E-10</w:t>
            </w:r>
          </w:p>
        </w:tc>
        <w:tc>
          <w:tcPr>
            <w:tcW w:w="13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10A55D5" w14:textId="339270B6" w:rsidR="00071EC4" w:rsidRPr="00D97C4D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8.54</w:t>
            </w:r>
          </w:p>
        </w:tc>
      </w:tr>
      <w:tr w:rsidR="00071EC4" w:rsidRPr="00D97C4D" w14:paraId="564EA775" w14:textId="77777777" w:rsidTr="00071EC4">
        <w:trPr>
          <w:trHeight w:val="278"/>
        </w:trPr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A9845" w14:textId="13ECAB03" w:rsidR="00071EC4" w:rsidRPr="00D97C4D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proofErr w:type="spellStart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Hb</w:t>
            </w:r>
            <w:proofErr w:type="spellEnd"/>
          </w:p>
        </w:tc>
        <w:tc>
          <w:tcPr>
            <w:tcW w:w="1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0556C" w14:textId="585F092C" w:rsidR="00071EC4" w:rsidRPr="00D97C4D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1.91E-10</w:t>
            </w:r>
          </w:p>
        </w:tc>
        <w:tc>
          <w:tcPr>
            <w:tcW w:w="13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9FF95" w14:textId="189E7ECF" w:rsidR="00071EC4" w:rsidRPr="00D97C4D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8.52</w:t>
            </w:r>
          </w:p>
        </w:tc>
      </w:tr>
      <w:tr w:rsidR="00071EC4" w:rsidRPr="00D97C4D" w14:paraId="45ABE035" w14:textId="77777777" w:rsidTr="00071EC4">
        <w:trPr>
          <w:trHeight w:val="278"/>
        </w:trPr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A60BB67" w14:textId="515F3E0D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proofErr w:type="spellStart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Hc</w:t>
            </w:r>
            <w:proofErr w:type="spellEnd"/>
          </w:p>
        </w:tc>
        <w:tc>
          <w:tcPr>
            <w:tcW w:w="1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C0210D8" w14:textId="1BE4871F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1.92E-10</w:t>
            </w:r>
          </w:p>
        </w:tc>
        <w:tc>
          <w:tcPr>
            <w:tcW w:w="13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4D11AD" w14:textId="5ADE587C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8.49</w:t>
            </w:r>
          </w:p>
        </w:tc>
      </w:tr>
      <w:tr w:rsidR="00071EC4" w:rsidRPr="00D97C4D" w14:paraId="23E3955A" w14:textId="77777777" w:rsidTr="00071EC4">
        <w:trPr>
          <w:trHeight w:val="278"/>
        </w:trPr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3F3B234" w14:textId="4B10BAC1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proofErr w:type="spellStart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Hd</w:t>
            </w:r>
            <w:proofErr w:type="spellEnd"/>
          </w:p>
        </w:tc>
        <w:tc>
          <w:tcPr>
            <w:tcW w:w="1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7086595" w14:textId="39D6D6EB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1.92E-10</w:t>
            </w:r>
          </w:p>
        </w:tc>
        <w:tc>
          <w:tcPr>
            <w:tcW w:w="13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82DE629" w14:textId="4F388B38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8.47</w:t>
            </w:r>
          </w:p>
        </w:tc>
      </w:tr>
      <w:tr w:rsidR="00071EC4" w:rsidRPr="00D97C4D" w14:paraId="233F73A7" w14:textId="77777777" w:rsidTr="00071EC4">
        <w:trPr>
          <w:trHeight w:val="278"/>
        </w:trPr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136AFC" w14:textId="4741B5D8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</w:p>
        </w:tc>
        <w:tc>
          <w:tcPr>
            <w:tcW w:w="1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1FC2169" w14:textId="3EE9E96C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</w:p>
        </w:tc>
        <w:tc>
          <w:tcPr>
            <w:tcW w:w="13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09A8725" w14:textId="2EACB8CA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</w:p>
        </w:tc>
      </w:tr>
      <w:tr w:rsidR="00071EC4" w:rsidRPr="00D97C4D" w14:paraId="122B3CD1" w14:textId="77777777" w:rsidTr="00071EC4">
        <w:trPr>
          <w:trHeight w:val="278"/>
        </w:trPr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F8C00DA" w14:textId="77777777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</w:p>
        </w:tc>
        <w:tc>
          <w:tcPr>
            <w:tcW w:w="1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909869C" w14:textId="3339EE15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av. D</w:t>
            </w:r>
          </w:p>
        </w:tc>
        <w:tc>
          <w:tcPr>
            <w:tcW w:w="135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D7DE79C" w14:textId="506F6728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 xml:space="preserve">av. </w:t>
            </w:r>
            <w:proofErr w:type="spellStart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r</w:t>
            </w:r>
            <w:r w:rsidRPr="004C551C">
              <w:rPr>
                <w:rFonts w:ascii="Times New Roman" w:eastAsia="Times New Roman" w:hAnsi="Times New Roman" w:cs="Times New Roman"/>
                <w:color w:val="000000"/>
                <w:sz w:val="24"/>
                <w:vertAlign w:val="subscript"/>
                <w:lang w:eastAsia="en-CA"/>
              </w:rPr>
              <w:t>H</w:t>
            </w:r>
            <w:proofErr w:type="spellEnd"/>
          </w:p>
        </w:tc>
      </w:tr>
      <w:tr w:rsidR="00071EC4" w:rsidRPr="00D97C4D" w14:paraId="0E0E91C1" w14:textId="77777777" w:rsidTr="00071EC4">
        <w:trPr>
          <w:trHeight w:val="278"/>
        </w:trPr>
        <w:tc>
          <w:tcPr>
            <w:tcW w:w="116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F83E7E3" w14:textId="5CD546F7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 </w:t>
            </w:r>
          </w:p>
        </w:tc>
        <w:tc>
          <w:tcPr>
            <w:tcW w:w="124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63B9CC" w14:textId="78187036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1.91E-10</w:t>
            </w:r>
          </w:p>
        </w:tc>
        <w:tc>
          <w:tcPr>
            <w:tcW w:w="1353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6DB81C7" w14:textId="7A16C9E9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en-CA"/>
              </w:rPr>
              <w:t>8.51 ± 0.03</w:t>
            </w:r>
          </w:p>
        </w:tc>
      </w:tr>
      <w:tr w:rsidR="00071EC4" w:rsidRPr="00D97C4D" w14:paraId="185934D3" w14:textId="77777777" w:rsidTr="00071EC4">
        <w:trPr>
          <w:trHeight w:val="278"/>
        </w:trPr>
        <w:tc>
          <w:tcPr>
            <w:tcW w:w="116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A65E53" w14:textId="6DB44029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</w:p>
        </w:tc>
        <w:tc>
          <w:tcPr>
            <w:tcW w:w="124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87D995A" w14:textId="23DCEE72" w:rsidR="00071EC4" w:rsidRPr="00286877" w:rsidRDefault="00071EC4" w:rsidP="00071E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</w:p>
        </w:tc>
        <w:tc>
          <w:tcPr>
            <w:tcW w:w="1353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570EDA2" w14:textId="68EB3F01" w:rsidR="00071EC4" w:rsidRPr="00286877" w:rsidRDefault="00071EC4" w:rsidP="00071EC4">
            <w:pPr>
              <w:spacing w:after="0" w:line="240" w:lineRule="auto"/>
              <w:ind w:right="-273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</w:p>
        </w:tc>
      </w:tr>
    </w:tbl>
    <w:p w14:paraId="50735270" w14:textId="532CC932" w:rsidR="00BA1385" w:rsidRPr="00BA1385" w:rsidRDefault="00BA1385" w:rsidP="007A6FF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BA1385">
        <w:rPr>
          <w:rFonts w:ascii="Times-Roman" w:hAnsi="Times-Roman" w:cs="Times-Roman"/>
          <w:sz w:val="24"/>
          <w:szCs w:val="24"/>
          <w:vertAlign w:val="superscript"/>
        </w:rPr>
        <w:t>(a)</w:t>
      </w:r>
      <w:r>
        <w:rPr>
          <w:rFonts w:ascii="Times-Roman" w:hAnsi="Times-Roman" w:cs="Times-Roman"/>
          <w:sz w:val="24"/>
          <w:szCs w:val="24"/>
        </w:rPr>
        <w:t xml:space="preserve">20% </w:t>
      </w:r>
      <w:r w:rsidR="00795CCC">
        <w:rPr>
          <w:rFonts w:ascii="Times New Roman" w:hAnsi="Times New Roman" w:cs="Times New Roman"/>
          <w:sz w:val="24"/>
          <w:szCs w:val="24"/>
        </w:rPr>
        <w:t>CD</w:t>
      </w:r>
      <w:r w:rsidR="00795CCC" w:rsidRPr="00795CCC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95CCC">
        <w:rPr>
          <w:rFonts w:ascii="Times New Roman" w:hAnsi="Times New Roman" w:cs="Times New Roman"/>
          <w:sz w:val="24"/>
          <w:szCs w:val="24"/>
        </w:rPr>
        <w:t>OD</w:t>
      </w:r>
      <w:r>
        <w:rPr>
          <w:rFonts w:ascii="Times-Roman" w:hAnsi="Times-Roman" w:cs="Times-Roman"/>
          <w:sz w:val="24"/>
          <w:szCs w:val="24"/>
        </w:rPr>
        <w:t xml:space="preserve"> in </w:t>
      </w:r>
      <w:r w:rsidRPr="00FD23E0">
        <w:rPr>
          <w:rFonts w:ascii="Times New Roman" w:hAnsi="Times New Roman" w:cs="Times New Roman"/>
          <w:sz w:val="24"/>
          <w:szCs w:val="24"/>
        </w:rPr>
        <w:t>Na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23E0">
        <w:rPr>
          <w:rFonts w:ascii="Times New Roman" w:hAnsi="Times New Roman" w:cs="Times New Roman"/>
          <w:sz w:val="24"/>
          <w:szCs w:val="24"/>
        </w:rPr>
        <w:t>HPO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D23E0">
        <w:rPr>
          <w:rFonts w:ascii="Times New Roman" w:hAnsi="Times New Roman" w:cs="Times New Roman"/>
          <w:sz w:val="24"/>
          <w:szCs w:val="24"/>
        </w:rPr>
        <w:t>/NaH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23E0">
        <w:rPr>
          <w:rFonts w:ascii="Times New Roman" w:hAnsi="Times New Roman" w:cs="Times New Roman"/>
          <w:sz w:val="24"/>
          <w:szCs w:val="24"/>
        </w:rPr>
        <w:t>PO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D23E0">
        <w:rPr>
          <w:rFonts w:ascii="Times New Roman" w:hAnsi="Times New Roman" w:cs="Times New Roman"/>
          <w:sz w:val="24"/>
          <w:szCs w:val="24"/>
        </w:rPr>
        <w:t xml:space="preserve"> </w:t>
      </w:r>
      <w:r w:rsidR="00A32218">
        <w:rPr>
          <w:rFonts w:ascii="Times New Roman" w:hAnsi="Times New Roman" w:cs="Times New Roman"/>
          <w:sz w:val="24"/>
          <w:szCs w:val="24"/>
        </w:rPr>
        <w:t>(</w:t>
      </w:r>
      <w:r w:rsidR="00A32218">
        <w:rPr>
          <w:rFonts w:ascii="Times-Roman" w:hAnsi="Times-Roman" w:cs="Times-Roman"/>
          <w:sz w:val="24"/>
          <w:szCs w:val="24"/>
        </w:rPr>
        <w:t xml:space="preserve">50 </w:t>
      </w:r>
      <w:proofErr w:type="spellStart"/>
      <w:r w:rsidR="00A32218">
        <w:rPr>
          <w:rFonts w:ascii="Times-Roman" w:hAnsi="Times-Roman" w:cs="Times-Roman"/>
          <w:sz w:val="24"/>
          <w:szCs w:val="24"/>
        </w:rPr>
        <w:t>mM</w:t>
      </w:r>
      <w:proofErr w:type="spellEnd"/>
      <w:r w:rsidR="00A32218">
        <w:rPr>
          <w:rFonts w:ascii="Times-Roman" w:hAnsi="Times-Roman" w:cs="Times-Roman"/>
          <w:sz w:val="24"/>
          <w:szCs w:val="24"/>
        </w:rPr>
        <w:t xml:space="preserve">, </w:t>
      </w:r>
      <w:proofErr w:type="spellStart"/>
      <w:r w:rsidR="00A32218">
        <w:rPr>
          <w:rFonts w:ascii="Times-Roman" w:hAnsi="Times-Roman" w:cs="Times-Roman"/>
          <w:sz w:val="24"/>
          <w:szCs w:val="24"/>
        </w:rPr>
        <w:t>pD</w:t>
      </w:r>
      <w:proofErr w:type="spellEnd"/>
      <w:r w:rsidR="00A32218">
        <w:rPr>
          <w:rFonts w:ascii="Times-Roman" w:hAnsi="Times-Roman" w:cs="Times-Roman"/>
          <w:sz w:val="24"/>
          <w:szCs w:val="24"/>
        </w:rPr>
        <w:t xml:space="preserve"> 8.5) </w:t>
      </w:r>
      <w:r w:rsidRPr="00FD23E0">
        <w:rPr>
          <w:rFonts w:ascii="Times New Roman" w:hAnsi="Times New Roman" w:cs="Times New Roman"/>
          <w:sz w:val="24"/>
          <w:szCs w:val="24"/>
        </w:rPr>
        <w:t>buffer</w:t>
      </w:r>
      <w:r>
        <w:rPr>
          <w:rFonts w:ascii="Times New Roman" w:hAnsi="Times New Roman" w:cs="Times New Roman"/>
          <w:sz w:val="24"/>
          <w:szCs w:val="24"/>
        </w:rPr>
        <w:t xml:space="preserve"> at 300 K. (b) viscosity used in Stokes-Einstein equation, 1.35 x 10</w:t>
      </w:r>
      <w:r w:rsidRPr="00BA1385">
        <w:rPr>
          <w:rFonts w:ascii="Times New Roman" w:hAnsi="Times New Roman" w:cs="Times New Roman"/>
          <w:sz w:val="24"/>
          <w:szCs w:val="24"/>
          <w:vertAlign w:val="superscript"/>
        </w:rPr>
        <w:t>-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</w:t>
      </w:r>
      <w:r>
        <w:rPr>
          <w:rFonts w:ascii="Calibri" w:hAnsi="Calibri" w:cs="Times New Roman"/>
          <w:sz w:val="24"/>
          <w:szCs w:val="24"/>
        </w:rPr>
        <w:t>·</w:t>
      </w:r>
      <w:r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8D26D0">
        <w:rPr>
          <w:rFonts w:ascii="Times New Roman" w:hAnsi="Times New Roman" w:cs="Times New Roman"/>
          <w:sz w:val="24"/>
          <w:szCs w:val="24"/>
        </w:rPr>
        <w:t xml:space="preserve"> </w:t>
      </w:r>
      <w:r w:rsidR="008D26D0" w:rsidRPr="008D26D0">
        <w:rPr>
          <w:rFonts w:ascii="Times New Roman" w:hAnsi="Times New Roman" w:cs="Times New Roman"/>
          <w:sz w:val="24"/>
          <w:szCs w:val="24"/>
        </w:rPr>
        <w:fldChar w:fldCharType="begin"/>
      </w:r>
      <w:r w:rsidR="000B552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pson&lt;/Author&gt;&lt;Year&gt;2006&lt;/Year&gt;&lt;RecNum&gt;67&lt;/RecNum&gt;&lt;DisplayText&gt;(&lt;style face="italic"&gt;1&lt;/style&gt;)&lt;/DisplayText&gt;&lt;record&gt;&lt;rec-number&gt;67&lt;/rec-number&gt;&lt;foreign-keys&gt;&lt;key app="EN" db-id="099wexfzid2xrjez5xqvezanv5wfexe0dvpp" timestamp="1525892460"&gt;67&lt;/key&gt;&lt;/foreign-keys&gt;&lt;ref-type name="Journal Article"&gt;17&lt;/ref-type&gt;&lt;contributors&gt;&lt;authors&gt;&lt;author&gt;Thompson, J. Will&lt;/author&gt;&lt;author&gt;Kaiser, Theodore J.&lt;/author&gt;&lt;author&gt;Jorgenson, James W.&lt;/author&gt;&lt;/authors&gt;&lt;/contributors&gt;&lt;titles&gt;&lt;title&gt;Viscosity measurements of methanol–water and acetonitrile–water mixtures at pressures up to 3500bar using a novel capillary time-of-flight viscometer&lt;/title&gt;&lt;secondary-title&gt;J. Chromatogr. A&lt;/secondary-title&gt;&lt;/titles&gt;&lt;periodical&gt;&lt;full-title&gt;J. Chromatogr. A&lt;/full-title&gt;&lt;/periodical&gt;&lt;pages&gt;201-209&lt;/pages&gt;&lt;volume&gt;1134&lt;/volume&gt;&lt;number&gt;1&lt;/number&gt;&lt;keywords&gt;&lt;keyword&gt;Ultrahigh pressure&lt;/keyword&gt;&lt;keyword&gt;Viscosity&lt;/keyword&gt;&lt;keyword&gt;Mobile phase&lt;/keyword&gt;&lt;keyword&gt;Mixture&lt;/keyword&gt;&lt;keyword&gt;UHPLC&lt;/keyword&gt;&lt;keyword&gt;Acetonitrile&lt;/keyword&gt;&lt;keyword&gt;Methanol&lt;/keyword&gt;&lt;keyword&gt;Water&lt;/keyword&gt;&lt;/keywords&gt;&lt;dates&gt;&lt;year&gt;2006&lt;/year&gt;&lt;pub-dates&gt;&lt;date&gt;2006/11/17/&lt;/date&gt;&lt;/pub-dates&gt;&lt;/dates&gt;&lt;isbn&gt;0021-9673&lt;/isbn&gt;&lt;urls&gt;&lt;related-urls&gt;&lt;url&gt;http://www.sciencedirect.com/science/article/pii/S0021967306017213&lt;/url&gt;&lt;/related-urls&gt;&lt;/urls&gt;&lt;electronic-resource-num&gt;https://doi.org/10.1016/j.chroma.2006.09.006&lt;/electronic-resource-num&gt;&lt;/record&gt;&lt;/Cite&gt;&lt;/EndNote&gt;</w:instrText>
      </w:r>
      <w:r w:rsidR="008D26D0" w:rsidRPr="008D26D0">
        <w:rPr>
          <w:rFonts w:ascii="Times New Roman" w:hAnsi="Times New Roman" w:cs="Times New Roman"/>
          <w:sz w:val="24"/>
          <w:szCs w:val="24"/>
        </w:rPr>
        <w:fldChar w:fldCharType="separate"/>
      </w:r>
      <w:r w:rsidR="008D26D0" w:rsidRPr="008D26D0">
        <w:rPr>
          <w:rFonts w:ascii="Times New Roman" w:hAnsi="Times New Roman" w:cs="Times New Roman"/>
          <w:noProof/>
          <w:sz w:val="24"/>
          <w:szCs w:val="24"/>
        </w:rPr>
        <w:t>(</w:t>
      </w:r>
      <w:r w:rsidR="008D26D0" w:rsidRPr="008D26D0">
        <w:rPr>
          <w:rFonts w:ascii="Times New Roman" w:hAnsi="Times New Roman" w:cs="Times New Roman"/>
          <w:i/>
          <w:noProof/>
          <w:sz w:val="24"/>
          <w:szCs w:val="24"/>
        </w:rPr>
        <w:t>1</w:t>
      </w:r>
      <w:r w:rsidR="008D26D0" w:rsidRPr="008D26D0">
        <w:rPr>
          <w:rFonts w:ascii="Times New Roman" w:hAnsi="Times New Roman" w:cs="Times New Roman"/>
          <w:noProof/>
          <w:sz w:val="24"/>
          <w:szCs w:val="24"/>
        </w:rPr>
        <w:t>)</w:t>
      </w:r>
      <w:r w:rsidR="008D26D0" w:rsidRPr="008D26D0">
        <w:rPr>
          <w:rFonts w:ascii="Times New Roman" w:hAnsi="Times New Roman" w:cs="Times New Roman"/>
          <w:sz w:val="24"/>
          <w:szCs w:val="24"/>
        </w:rPr>
        <w:fldChar w:fldCharType="end"/>
      </w:r>
      <w:r w:rsidR="008D26D0" w:rsidRPr="008D26D0">
        <w:rPr>
          <w:rFonts w:ascii="Times New Roman" w:hAnsi="Times New Roman" w:cs="Times New Roman"/>
          <w:sz w:val="24"/>
          <w:szCs w:val="24"/>
        </w:rPr>
        <w:t>.</w:t>
      </w:r>
    </w:p>
    <w:p w14:paraId="470D647C" w14:textId="67D4CAE7" w:rsidR="00BA1385" w:rsidRDefault="00BA1385" w:rsidP="007A6FF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4452BFE8" w14:textId="359903F8" w:rsidR="00286877" w:rsidRDefault="00286877" w:rsidP="007A6FF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4A3A0F05" w14:textId="77777777" w:rsidR="00286877" w:rsidRDefault="00286877" w:rsidP="007A6FF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73404BE9" w14:textId="48807A0C" w:rsidR="007A6FFC" w:rsidRPr="007A6FFC" w:rsidRDefault="007A6FFC" w:rsidP="007A6FF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Table S</w:t>
      </w:r>
      <w:r w:rsidR="00A8711E">
        <w:rPr>
          <w:rFonts w:ascii="Times-Roman" w:hAnsi="Times-Roman" w:cs="Times-Roman"/>
          <w:sz w:val="24"/>
          <w:szCs w:val="24"/>
        </w:rPr>
        <w:t>3</w:t>
      </w:r>
      <w:r>
        <w:rPr>
          <w:rFonts w:ascii="Times-Roman" w:hAnsi="Times-Roman" w:cs="Times-Roman"/>
          <w:sz w:val="24"/>
          <w:szCs w:val="24"/>
        </w:rPr>
        <w:t xml:space="preserve">. </w:t>
      </w:r>
      <w:r w:rsidRPr="00565D5F">
        <w:rPr>
          <w:rFonts w:ascii="Times New Roman" w:hAnsi="Times New Roman" w:cs="Times New Roman"/>
          <w:sz w:val="24"/>
          <w:szCs w:val="24"/>
        </w:rPr>
        <w:t xml:space="preserve">Diffusion coefficients measured, and hydrodynamic radii calculated from indicated resonances in </w:t>
      </w:r>
      <w:r w:rsidR="007D5A90">
        <w:rPr>
          <w:rFonts w:ascii="Times New Roman" w:hAnsi="Times New Roman" w:cs="Times New Roman"/>
          <w:b/>
          <w:sz w:val="24"/>
          <w:szCs w:val="24"/>
        </w:rPr>
        <w:t>2</w:t>
      </w:r>
      <w:r w:rsidRPr="00565D5F">
        <w:rPr>
          <w:rFonts w:ascii="Times New Roman" w:hAnsi="Times New Roman" w:cs="Times New Roman"/>
          <w:sz w:val="24"/>
          <w:szCs w:val="24"/>
        </w:rPr>
        <w:t xml:space="preserve"> </w:t>
      </w:r>
      <w:r w:rsidR="007D5A90">
        <w:rPr>
          <w:rFonts w:ascii="Times New Roman" w:hAnsi="Times New Roman" w:cs="Times New Roman"/>
          <w:sz w:val="24"/>
          <w:szCs w:val="24"/>
        </w:rPr>
        <w:t>(</w:t>
      </w:r>
      <w:r w:rsidR="007A6D66" w:rsidRPr="007A6D66">
        <w:rPr>
          <w:rFonts w:ascii="Times New Roman" w:hAnsi="Times New Roman" w:cs="Times New Roman"/>
          <w:sz w:val="24"/>
          <w:szCs w:val="24"/>
        </w:rPr>
        <w:t>1.5</w:t>
      </w:r>
      <w:r w:rsidR="007D5A90" w:rsidRPr="007A6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5A90" w:rsidRPr="007A6D66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7D5A90">
        <w:rPr>
          <w:rFonts w:ascii="Times New Roman" w:hAnsi="Times New Roman" w:cs="Times New Roman"/>
          <w:sz w:val="24"/>
          <w:szCs w:val="24"/>
        </w:rPr>
        <w:t xml:space="preserve">) </w:t>
      </w:r>
      <w:r w:rsidRPr="00565D5F">
        <w:rPr>
          <w:rFonts w:ascii="Times New Roman" w:hAnsi="Times New Roman" w:cs="Times New Roman"/>
          <w:sz w:val="24"/>
          <w:szCs w:val="24"/>
        </w:rPr>
        <w:t>from 1-D DOSY.</w:t>
      </w:r>
    </w:p>
    <w:tbl>
      <w:tblPr>
        <w:tblW w:w="3686" w:type="dxa"/>
        <w:tblLook w:val="04A0" w:firstRow="1" w:lastRow="0" w:firstColumn="1" w:lastColumn="0" w:noHBand="0" w:noVBand="1"/>
      </w:tblPr>
      <w:tblGrid>
        <w:gridCol w:w="960"/>
        <w:gridCol w:w="1167"/>
        <w:gridCol w:w="283"/>
        <w:gridCol w:w="1276"/>
      </w:tblGrid>
      <w:tr w:rsidR="00286877" w:rsidRPr="00286877" w14:paraId="6D4B71D2" w14:textId="77777777" w:rsidTr="00286877">
        <w:trPr>
          <w:trHeight w:val="288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1205AF" w14:textId="77777777" w:rsidR="00286877" w:rsidRPr="00286877" w:rsidRDefault="00286877" w:rsidP="002868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 </w:t>
            </w:r>
          </w:p>
        </w:tc>
        <w:tc>
          <w:tcPr>
            <w:tcW w:w="14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70CA90" w14:textId="5086998E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D (m</w:t>
            </w: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vertAlign w:val="superscript"/>
                <w:lang w:eastAsia="en-CA"/>
              </w:rPr>
              <w:t>2</w:t>
            </w: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/</w:t>
            </w:r>
            <w:proofErr w:type="gramStart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s)</w:t>
            </w:r>
            <w:r w:rsidR="00BA1385" w:rsidRPr="00BA1385">
              <w:rPr>
                <w:rFonts w:ascii="Times New Roman" w:eastAsia="Times New Roman" w:hAnsi="Times New Roman" w:cs="Times New Roman"/>
                <w:color w:val="000000"/>
                <w:sz w:val="24"/>
                <w:vertAlign w:val="superscript"/>
                <w:lang w:eastAsia="en-CA"/>
              </w:rPr>
              <w:t>(</w:t>
            </w:r>
            <w:proofErr w:type="gramEnd"/>
            <w:r w:rsidR="00BA1385" w:rsidRPr="00BA1385">
              <w:rPr>
                <w:rFonts w:ascii="Times New Roman" w:eastAsia="Times New Roman" w:hAnsi="Times New Roman" w:cs="Times New Roman"/>
                <w:color w:val="000000"/>
                <w:sz w:val="24"/>
                <w:vertAlign w:val="superscript"/>
                <w:lang w:eastAsia="en-CA"/>
              </w:rPr>
              <w:t>a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17D4CC" w14:textId="556F0B16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proofErr w:type="spellStart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r</w:t>
            </w:r>
            <w:r w:rsidR="004C551C" w:rsidRPr="004C551C">
              <w:rPr>
                <w:rFonts w:ascii="Times New Roman" w:eastAsia="Times New Roman" w:hAnsi="Times New Roman" w:cs="Times New Roman"/>
                <w:color w:val="000000"/>
                <w:sz w:val="24"/>
                <w:vertAlign w:val="subscript"/>
                <w:lang w:eastAsia="en-CA"/>
              </w:rPr>
              <w:t>H</w:t>
            </w:r>
            <w:proofErr w:type="spellEnd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 xml:space="preserve"> (Å)</w:t>
            </w:r>
            <w:r w:rsidR="00BA1385" w:rsidRPr="00BA1385">
              <w:rPr>
                <w:rFonts w:ascii="Times New Roman" w:eastAsia="Times New Roman" w:hAnsi="Times New Roman" w:cs="Times New Roman"/>
                <w:color w:val="000000"/>
                <w:sz w:val="24"/>
                <w:vertAlign w:val="superscript"/>
                <w:lang w:eastAsia="en-CA"/>
              </w:rPr>
              <w:t>(b)</w:t>
            </w:r>
          </w:p>
        </w:tc>
      </w:tr>
      <w:tr w:rsidR="00286877" w:rsidRPr="00286877" w14:paraId="08D10235" w14:textId="77777777" w:rsidTr="00286877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A6BB8" w14:textId="77777777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Ha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33102" w14:textId="77777777" w:rsidR="00286877" w:rsidRPr="00286877" w:rsidRDefault="00286877" w:rsidP="0028687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2.24E-10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BF849" w14:textId="77777777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11.27</w:t>
            </w:r>
          </w:p>
        </w:tc>
      </w:tr>
      <w:tr w:rsidR="00286877" w:rsidRPr="00286877" w14:paraId="7875ABA1" w14:textId="77777777" w:rsidTr="00286877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E5E21" w14:textId="77777777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proofErr w:type="spellStart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Hb</w:t>
            </w:r>
            <w:proofErr w:type="spellEnd"/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DFEA4" w14:textId="77777777" w:rsidR="00286877" w:rsidRPr="00286877" w:rsidRDefault="00286877" w:rsidP="0028687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2.23E-10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EAD93" w14:textId="77777777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11.32</w:t>
            </w:r>
          </w:p>
        </w:tc>
      </w:tr>
      <w:tr w:rsidR="00286877" w:rsidRPr="00286877" w14:paraId="6EE2AA66" w14:textId="77777777" w:rsidTr="00286877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6276A" w14:textId="77777777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proofErr w:type="spellStart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Hc</w:t>
            </w:r>
            <w:proofErr w:type="spellEnd"/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2E4F2" w14:textId="77777777" w:rsidR="00286877" w:rsidRPr="00286877" w:rsidRDefault="00286877" w:rsidP="0028687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2.22E-10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61725" w14:textId="77777777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11.35</w:t>
            </w:r>
          </w:p>
        </w:tc>
      </w:tr>
      <w:tr w:rsidR="00286877" w:rsidRPr="00286877" w14:paraId="1CE76D84" w14:textId="77777777" w:rsidTr="00286877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00198" w14:textId="77777777" w:rsidR="00286877" w:rsidRPr="00286877" w:rsidRDefault="00286877" w:rsidP="0028687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9E57B" w14:textId="77777777" w:rsidR="00286877" w:rsidRPr="00286877" w:rsidRDefault="00286877" w:rsidP="0028687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0"/>
                <w:lang w:eastAsia="en-CA"/>
              </w:rPr>
            </w:pP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5818A" w14:textId="77777777" w:rsidR="00286877" w:rsidRPr="00286877" w:rsidRDefault="00286877" w:rsidP="0028687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0"/>
                <w:lang w:eastAsia="en-CA"/>
              </w:rPr>
            </w:pPr>
          </w:p>
        </w:tc>
      </w:tr>
      <w:tr w:rsidR="00286877" w:rsidRPr="00286877" w14:paraId="3A20B4EB" w14:textId="77777777" w:rsidTr="00286877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12762" w14:textId="77777777" w:rsidR="00286877" w:rsidRPr="00286877" w:rsidRDefault="00286877" w:rsidP="0028687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0"/>
                <w:lang w:eastAsia="en-CA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0D0EA" w14:textId="77777777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av. D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B73A8" w14:textId="1D85A6A2" w:rsidR="00286877" w:rsidRPr="00286877" w:rsidRDefault="00286877" w:rsidP="00286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 xml:space="preserve">av. </w:t>
            </w:r>
            <w:proofErr w:type="spellStart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r</w:t>
            </w:r>
            <w:r w:rsidR="004C551C" w:rsidRPr="004C551C">
              <w:rPr>
                <w:rFonts w:ascii="Times New Roman" w:eastAsia="Times New Roman" w:hAnsi="Times New Roman" w:cs="Times New Roman"/>
                <w:color w:val="000000"/>
                <w:sz w:val="24"/>
                <w:vertAlign w:val="subscript"/>
                <w:lang w:eastAsia="en-CA"/>
              </w:rPr>
              <w:t>H</w:t>
            </w:r>
            <w:proofErr w:type="spellEnd"/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 xml:space="preserve"> </w:t>
            </w:r>
          </w:p>
        </w:tc>
      </w:tr>
      <w:tr w:rsidR="00286877" w:rsidRPr="00286877" w14:paraId="3C18F4E2" w14:textId="77777777" w:rsidTr="00286877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980C1" w14:textId="77777777" w:rsidR="00286877" w:rsidRPr="00286877" w:rsidRDefault="00286877" w:rsidP="002868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 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5D1660" w14:textId="77777777" w:rsidR="00286877" w:rsidRPr="00286877" w:rsidRDefault="00286877" w:rsidP="0028687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color w:val="000000"/>
                <w:sz w:val="24"/>
                <w:lang w:eastAsia="en-CA"/>
              </w:rPr>
              <w:t>2.23E-10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30256F" w14:textId="77777777" w:rsidR="00286877" w:rsidRPr="00286877" w:rsidRDefault="00286877" w:rsidP="0028687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en-CA"/>
              </w:rPr>
            </w:pPr>
            <w:r w:rsidRPr="00286877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en-CA"/>
              </w:rPr>
              <w:t>11.31 ± 0.04</w:t>
            </w:r>
          </w:p>
        </w:tc>
      </w:tr>
    </w:tbl>
    <w:p w14:paraId="23939AD9" w14:textId="3403D321" w:rsidR="00BA1385" w:rsidRDefault="00BA1385" w:rsidP="00BA1385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BA1385">
        <w:rPr>
          <w:rFonts w:ascii="Times-Roman" w:hAnsi="Times-Roman" w:cs="Times-Roman"/>
          <w:sz w:val="24"/>
          <w:szCs w:val="24"/>
          <w:vertAlign w:val="superscript"/>
        </w:rPr>
        <w:t>(a)</w:t>
      </w:r>
      <w:r>
        <w:rPr>
          <w:rFonts w:ascii="Times-Roman" w:hAnsi="Times-Roman" w:cs="Times-Roman"/>
          <w:sz w:val="24"/>
          <w:szCs w:val="24"/>
        </w:rPr>
        <w:t xml:space="preserve"> </w:t>
      </w:r>
      <w:r w:rsidRPr="00FD23E0">
        <w:rPr>
          <w:rFonts w:ascii="Times New Roman" w:hAnsi="Times New Roman" w:cs="Times New Roman"/>
          <w:sz w:val="24"/>
          <w:szCs w:val="24"/>
        </w:rPr>
        <w:t>Na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23E0">
        <w:rPr>
          <w:rFonts w:ascii="Times New Roman" w:hAnsi="Times New Roman" w:cs="Times New Roman"/>
          <w:sz w:val="24"/>
          <w:szCs w:val="24"/>
        </w:rPr>
        <w:t>HPO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D23E0">
        <w:rPr>
          <w:rFonts w:ascii="Times New Roman" w:hAnsi="Times New Roman" w:cs="Times New Roman"/>
          <w:sz w:val="24"/>
          <w:szCs w:val="24"/>
        </w:rPr>
        <w:t>/NaH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23E0">
        <w:rPr>
          <w:rFonts w:ascii="Times New Roman" w:hAnsi="Times New Roman" w:cs="Times New Roman"/>
          <w:sz w:val="24"/>
          <w:szCs w:val="24"/>
        </w:rPr>
        <w:t>PO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D23E0">
        <w:rPr>
          <w:rFonts w:ascii="Times New Roman" w:hAnsi="Times New Roman" w:cs="Times New Roman"/>
          <w:sz w:val="24"/>
          <w:szCs w:val="24"/>
        </w:rPr>
        <w:t xml:space="preserve"> </w:t>
      </w:r>
      <w:r w:rsidR="007A6D66">
        <w:rPr>
          <w:rFonts w:ascii="Times New Roman" w:hAnsi="Times New Roman" w:cs="Times New Roman"/>
          <w:sz w:val="24"/>
          <w:szCs w:val="24"/>
        </w:rPr>
        <w:t>(</w:t>
      </w:r>
      <w:r w:rsidR="007A6D66">
        <w:rPr>
          <w:rFonts w:ascii="Times-Roman" w:hAnsi="Times-Roman" w:cs="Times-Roman"/>
          <w:sz w:val="24"/>
          <w:szCs w:val="24"/>
        </w:rPr>
        <w:t xml:space="preserve">50 </w:t>
      </w:r>
      <w:proofErr w:type="spellStart"/>
      <w:r w:rsidR="007A6D66">
        <w:rPr>
          <w:rFonts w:ascii="Times-Roman" w:hAnsi="Times-Roman" w:cs="Times-Roman"/>
          <w:sz w:val="24"/>
          <w:szCs w:val="24"/>
        </w:rPr>
        <w:t>mM</w:t>
      </w:r>
      <w:proofErr w:type="spellEnd"/>
      <w:r w:rsidR="007A6D66">
        <w:rPr>
          <w:rFonts w:ascii="Times-Roman" w:hAnsi="Times-Roman" w:cs="Times-Roman"/>
          <w:sz w:val="24"/>
          <w:szCs w:val="24"/>
        </w:rPr>
        <w:t xml:space="preserve">, </w:t>
      </w:r>
      <w:proofErr w:type="spellStart"/>
      <w:r w:rsidR="007A6D66">
        <w:rPr>
          <w:rFonts w:ascii="Times-Roman" w:hAnsi="Times-Roman" w:cs="Times-Roman"/>
          <w:sz w:val="24"/>
          <w:szCs w:val="24"/>
        </w:rPr>
        <w:t>pD</w:t>
      </w:r>
      <w:proofErr w:type="spellEnd"/>
      <w:r w:rsidR="007A6D66">
        <w:rPr>
          <w:rFonts w:ascii="Times-Roman" w:hAnsi="Times-Roman" w:cs="Times-Roman"/>
          <w:sz w:val="24"/>
          <w:szCs w:val="24"/>
        </w:rPr>
        <w:t xml:space="preserve"> 8.5)</w:t>
      </w:r>
      <w:r w:rsidR="007A6D66" w:rsidRPr="00FD23E0">
        <w:rPr>
          <w:rFonts w:ascii="Times New Roman" w:hAnsi="Times New Roman" w:cs="Times New Roman"/>
          <w:sz w:val="24"/>
          <w:szCs w:val="24"/>
        </w:rPr>
        <w:t xml:space="preserve"> </w:t>
      </w:r>
      <w:r w:rsidRPr="00FD23E0">
        <w:rPr>
          <w:rFonts w:ascii="Times New Roman" w:hAnsi="Times New Roman" w:cs="Times New Roman"/>
          <w:sz w:val="24"/>
          <w:szCs w:val="24"/>
        </w:rPr>
        <w:t>buffer</w:t>
      </w:r>
      <w:r>
        <w:rPr>
          <w:rFonts w:ascii="Times New Roman" w:hAnsi="Times New Roman" w:cs="Times New Roman"/>
          <w:sz w:val="24"/>
          <w:szCs w:val="24"/>
        </w:rPr>
        <w:t xml:space="preserve"> at 300 K. (b) viscosity used in Stokes-Einstein equation, 8.70 x 10</w:t>
      </w:r>
      <w:r w:rsidRPr="00BA1385">
        <w:rPr>
          <w:rFonts w:ascii="Times New Roman" w:hAnsi="Times New Roman" w:cs="Times New Roman"/>
          <w:sz w:val="24"/>
          <w:szCs w:val="24"/>
          <w:vertAlign w:val="superscript"/>
        </w:rPr>
        <w:t>-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</w:t>
      </w:r>
      <w:r>
        <w:rPr>
          <w:rFonts w:ascii="Calibri" w:hAnsi="Calibri" w:cs="Times New Roman"/>
          <w:sz w:val="24"/>
          <w:szCs w:val="24"/>
        </w:rPr>
        <w:t>·</w:t>
      </w:r>
      <w:r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8D26D0">
        <w:rPr>
          <w:rFonts w:ascii="Times New Roman" w:hAnsi="Times New Roman" w:cs="Times New Roman"/>
          <w:sz w:val="24"/>
          <w:szCs w:val="24"/>
        </w:rPr>
        <w:t xml:space="preserve"> </w:t>
      </w:r>
      <w:r w:rsidR="008D26D0">
        <w:rPr>
          <w:rFonts w:ascii="Times New Roman" w:hAnsi="Times New Roman" w:cs="Times New Roman"/>
          <w:sz w:val="24"/>
          <w:szCs w:val="24"/>
        </w:rPr>
        <w:fldChar w:fldCharType="begin"/>
      </w:r>
      <w:r w:rsidR="000B552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pson&lt;/Author&gt;&lt;Year&gt;2006&lt;/Year&gt;&lt;RecNum&gt;67&lt;/RecNum&gt;&lt;DisplayText&gt;(&lt;style face="italic"&gt;1&lt;/style&gt;)&lt;/DisplayText&gt;&lt;record&gt;&lt;rec-number&gt;67&lt;/rec-number&gt;&lt;foreign-keys&gt;&lt;key app="EN" db-id="099wexfzid2xrjez5xqvezanv5wfexe0dvpp" timestamp="1525892460"&gt;67&lt;/key&gt;&lt;/foreign-keys&gt;&lt;ref-type name="Journal Article"&gt;17&lt;/ref-type&gt;&lt;contributors&gt;&lt;authors&gt;&lt;author&gt;Thompson, J. Will&lt;/author&gt;&lt;author&gt;Kaiser, Theodore J.&lt;/author&gt;&lt;author&gt;Jorgenson, James W.&lt;/author&gt;&lt;/authors&gt;&lt;/contributors&gt;&lt;titles&gt;&lt;title&gt;Viscosity measurements of methanol–water and acetonitrile–water mixtures at pressures up to 3500bar using a novel capillary time-of-flight viscometer&lt;/title&gt;&lt;secondary-title&gt;J. Chromatogr. A&lt;/secondary-title&gt;&lt;/titles&gt;&lt;periodical&gt;&lt;full-title&gt;J. Chromatogr. A&lt;/full-title&gt;&lt;/periodical&gt;&lt;pages&gt;201-209&lt;/pages&gt;&lt;volume&gt;1134&lt;/volume&gt;&lt;number&gt;1&lt;/number&gt;&lt;keywords&gt;&lt;keyword&gt;Ultrahigh pressure&lt;/keyword&gt;&lt;keyword&gt;Viscosity&lt;/keyword&gt;&lt;keyword&gt;Mobile phase&lt;/keyword&gt;&lt;keyword&gt;Mixture&lt;/keyword&gt;&lt;keyword&gt;UHPLC&lt;/keyword&gt;&lt;keyword&gt;Acetonitrile&lt;/keyword&gt;&lt;keyword&gt;Methanol&lt;/keyword&gt;&lt;keyword&gt;Water&lt;/keyword&gt;&lt;/keywords&gt;&lt;dates&gt;&lt;year&gt;2006&lt;/year&gt;&lt;pub-dates&gt;&lt;date&gt;2006/11/17/&lt;/date&gt;&lt;/pub-dates&gt;&lt;/dates&gt;&lt;isbn&gt;0021-9673&lt;/isbn&gt;&lt;urls&gt;&lt;related-urls&gt;&lt;url&gt;http://www.sciencedirect.com/science/article/pii/S0021967306017213&lt;/url&gt;&lt;/related-urls&gt;&lt;/urls&gt;&lt;electronic-resource-num&gt;https://doi.org/10.1016/j.chroma.2006.09.006&lt;/electronic-resource-num&gt;&lt;/record&gt;&lt;/Cite&gt;&lt;/EndNote&gt;</w:instrText>
      </w:r>
      <w:r w:rsidR="008D26D0">
        <w:rPr>
          <w:rFonts w:ascii="Times New Roman" w:hAnsi="Times New Roman" w:cs="Times New Roman"/>
          <w:sz w:val="24"/>
          <w:szCs w:val="24"/>
        </w:rPr>
        <w:fldChar w:fldCharType="separate"/>
      </w:r>
      <w:r w:rsidR="008D26D0">
        <w:rPr>
          <w:rFonts w:ascii="Times New Roman" w:hAnsi="Times New Roman" w:cs="Times New Roman"/>
          <w:noProof/>
          <w:sz w:val="24"/>
          <w:szCs w:val="24"/>
        </w:rPr>
        <w:t>(</w:t>
      </w:r>
      <w:r w:rsidR="008D26D0" w:rsidRPr="008D26D0">
        <w:rPr>
          <w:rFonts w:ascii="Times New Roman" w:hAnsi="Times New Roman" w:cs="Times New Roman"/>
          <w:i/>
          <w:noProof/>
          <w:sz w:val="24"/>
          <w:szCs w:val="24"/>
        </w:rPr>
        <w:t>1</w:t>
      </w:r>
      <w:r w:rsidR="008D26D0">
        <w:rPr>
          <w:rFonts w:ascii="Times New Roman" w:hAnsi="Times New Roman" w:cs="Times New Roman"/>
          <w:noProof/>
          <w:sz w:val="24"/>
          <w:szCs w:val="24"/>
        </w:rPr>
        <w:t>)</w:t>
      </w:r>
      <w:r w:rsidR="008D26D0">
        <w:rPr>
          <w:rFonts w:ascii="Times New Roman" w:hAnsi="Times New Roman" w:cs="Times New Roman"/>
          <w:sz w:val="24"/>
          <w:szCs w:val="24"/>
        </w:rPr>
        <w:fldChar w:fldCharType="end"/>
      </w:r>
      <w:r w:rsidR="008D26D0">
        <w:rPr>
          <w:rFonts w:ascii="Times New Roman" w:hAnsi="Times New Roman" w:cs="Times New Roman"/>
          <w:sz w:val="24"/>
          <w:szCs w:val="24"/>
        </w:rPr>
        <w:t>.</w:t>
      </w:r>
    </w:p>
    <w:p w14:paraId="04ABE1F7" w14:textId="77777777" w:rsidR="00D8444E" w:rsidRPr="00D8444E" w:rsidRDefault="00D8444E" w:rsidP="00D8444E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27F0DE7B" w14:textId="04B6A410" w:rsidR="00FC79DB" w:rsidRDefault="00FC79DB" w:rsidP="00BE6086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Host-guest characteri</w:t>
      </w:r>
      <w:r w:rsidR="000A787E">
        <w:rPr>
          <w:rFonts w:ascii="Times-Roman" w:hAnsi="Times-Roman" w:cs="Times-Roman"/>
          <w:sz w:val="24"/>
          <w:szCs w:val="24"/>
        </w:rPr>
        <w:t>z</w:t>
      </w:r>
      <w:r>
        <w:rPr>
          <w:rFonts w:ascii="Times-Roman" w:hAnsi="Times-Roman" w:cs="Times-Roman"/>
          <w:sz w:val="24"/>
          <w:szCs w:val="24"/>
        </w:rPr>
        <w:t>ation</w:t>
      </w:r>
    </w:p>
    <w:p w14:paraId="6DC0A2F2" w14:textId="66B9BC9A" w:rsidR="008D26D0" w:rsidRPr="008D26D0" w:rsidRDefault="008D26D0" w:rsidP="008D26D0">
      <w:pPr>
        <w:autoSpaceDE w:val="0"/>
        <w:autoSpaceDN w:val="0"/>
        <w:adjustRightInd w:val="0"/>
        <w:spacing w:after="0" w:line="240" w:lineRule="auto"/>
        <w:ind w:left="360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 xml:space="preserve">All NMR titrations are conducted in </w:t>
      </w:r>
      <w:r w:rsidRPr="00FD23E0">
        <w:rPr>
          <w:rFonts w:ascii="Times New Roman" w:hAnsi="Times New Roman" w:cs="Times New Roman"/>
          <w:sz w:val="24"/>
          <w:szCs w:val="24"/>
        </w:rPr>
        <w:t>Na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23E0">
        <w:rPr>
          <w:rFonts w:ascii="Times New Roman" w:hAnsi="Times New Roman" w:cs="Times New Roman"/>
          <w:sz w:val="24"/>
          <w:szCs w:val="24"/>
        </w:rPr>
        <w:t>HPO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D23E0">
        <w:rPr>
          <w:rFonts w:ascii="Times New Roman" w:hAnsi="Times New Roman" w:cs="Times New Roman"/>
          <w:sz w:val="24"/>
          <w:szCs w:val="24"/>
        </w:rPr>
        <w:t>/NaH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23E0">
        <w:rPr>
          <w:rFonts w:ascii="Times New Roman" w:hAnsi="Times New Roman" w:cs="Times New Roman"/>
          <w:sz w:val="24"/>
          <w:szCs w:val="24"/>
        </w:rPr>
        <w:t>PO</w:t>
      </w:r>
      <w:r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D23E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-Roman" w:hAnsi="Times-Roman" w:cs="Times-Roman"/>
          <w:sz w:val="24"/>
          <w:szCs w:val="24"/>
        </w:rPr>
        <w:t xml:space="preserve">50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, </w:t>
      </w:r>
      <w:proofErr w:type="spellStart"/>
      <w:r>
        <w:rPr>
          <w:rFonts w:ascii="Times-Roman" w:hAnsi="Times-Roman" w:cs="Times-Roman"/>
          <w:sz w:val="24"/>
          <w:szCs w:val="24"/>
        </w:rPr>
        <w:t>pD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 8.5)</w:t>
      </w:r>
      <w:r w:rsidRPr="00FD23E0">
        <w:rPr>
          <w:rFonts w:ascii="Times New Roman" w:hAnsi="Times New Roman" w:cs="Times New Roman"/>
          <w:sz w:val="24"/>
          <w:szCs w:val="24"/>
        </w:rPr>
        <w:t xml:space="preserve"> buffer</w:t>
      </w:r>
      <w:r>
        <w:rPr>
          <w:rFonts w:ascii="Times New Roman" w:hAnsi="Times New Roman" w:cs="Times New Roman"/>
          <w:sz w:val="24"/>
          <w:szCs w:val="24"/>
        </w:rPr>
        <w:t xml:space="preserve"> at 300 K.</w:t>
      </w:r>
    </w:p>
    <w:p w14:paraId="3F021CFA" w14:textId="2064C6AF" w:rsidR="00EA0322" w:rsidRPr="00513C95" w:rsidRDefault="007A6D66" w:rsidP="00901B6C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 xml:space="preserve">Single point </w:t>
      </w:r>
      <w:r w:rsidR="000E0085" w:rsidRPr="007A6D66">
        <w:rPr>
          <w:rFonts w:ascii="Times-Roman" w:hAnsi="Times-Roman" w:cs="Times-Roman"/>
          <w:sz w:val="24"/>
          <w:szCs w:val="24"/>
          <w:vertAlign w:val="superscript"/>
        </w:rPr>
        <w:t>1</w:t>
      </w:r>
      <w:r w:rsidR="000E0085">
        <w:rPr>
          <w:rFonts w:ascii="Times-Roman" w:hAnsi="Times-Roman" w:cs="Times-Roman"/>
          <w:sz w:val="24"/>
          <w:szCs w:val="24"/>
        </w:rPr>
        <w:t xml:space="preserve">H titrations of BM with </w:t>
      </w:r>
      <w:r w:rsidR="000E0085" w:rsidRPr="000E0085">
        <w:rPr>
          <w:rFonts w:ascii="Times-Roman" w:hAnsi="Times-Roman" w:cs="Times-Roman"/>
          <w:b/>
          <w:sz w:val="24"/>
          <w:szCs w:val="24"/>
        </w:rPr>
        <w:t>2</w:t>
      </w:r>
    </w:p>
    <w:p w14:paraId="6CA67F22" w14:textId="4C1BD922" w:rsidR="00215FB3" w:rsidRDefault="00477927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bookmarkStart w:id="2" w:name="_GoBack"/>
      <w:bookmarkEnd w:id="2"/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7E6F1BE2" wp14:editId="325398DB">
            <wp:extent cx="3792220" cy="239014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2220" cy="23901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FB1678" w14:textId="27B59C7E" w:rsidR="00EA0322" w:rsidRDefault="00EA0322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Figure S</w:t>
      </w:r>
      <w:r w:rsidR="003A14EC">
        <w:rPr>
          <w:rFonts w:ascii="Times-Roman" w:hAnsi="Times-Roman" w:cs="Times-Roman"/>
          <w:sz w:val="24"/>
          <w:szCs w:val="24"/>
        </w:rPr>
        <w:t>3</w:t>
      </w:r>
      <w:r>
        <w:rPr>
          <w:rFonts w:ascii="Times-Roman" w:hAnsi="Times-Roman" w:cs="Times-Roman"/>
          <w:sz w:val="24"/>
          <w:szCs w:val="24"/>
        </w:rPr>
        <w:t xml:space="preserve">. </w:t>
      </w:r>
      <w:r w:rsidR="00513C95">
        <w:rPr>
          <w:rFonts w:ascii="Times-Roman" w:hAnsi="Times-Roman" w:cs="Times-Roman"/>
          <w:sz w:val="24"/>
          <w:szCs w:val="24"/>
        </w:rPr>
        <w:t xml:space="preserve">a) </w:t>
      </w:r>
      <w:r w:rsidR="00513C95">
        <w:rPr>
          <w:rFonts w:ascii="Times-Roman" w:hAnsi="Times-Roman" w:cs="Times-Roman"/>
          <w:sz w:val="24"/>
          <w:szCs w:val="24"/>
        </w:rPr>
        <w:t xml:space="preserve">2:1 </w:t>
      </w:r>
      <w:r w:rsidR="00513C95">
        <w:rPr>
          <w:rFonts w:ascii="Times-Roman" w:hAnsi="Times-Roman" w:cs="Times-Roman"/>
          <w:sz w:val="24"/>
          <w:szCs w:val="24"/>
        </w:rPr>
        <w:t>([</w:t>
      </w:r>
      <w:r w:rsidR="00513C95" w:rsidRPr="00477927">
        <w:rPr>
          <w:rFonts w:ascii="Times-Roman" w:hAnsi="Times-Roman" w:cs="Times-Roman"/>
          <w:b/>
          <w:sz w:val="24"/>
          <w:szCs w:val="24"/>
        </w:rPr>
        <w:t>2</w:t>
      </w:r>
      <w:r w:rsidR="00513C95">
        <w:rPr>
          <w:rFonts w:ascii="Times-Roman" w:hAnsi="Times-Roman" w:cs="Times-Roman"/>
          <w:sz w:val="24"/>
          <w:szCs w:val="24"/>
        </w:rPr>
        <w:t xml:space="preserve">] = 1 </w:t>
      </w:r>
      <w:proofErr w:type="spellStart"/>
      <w:r w:rsidR="00513C95">
        <w:rPr>
          <w:rFonts w:ascii="Times-Roman" w:hAnsi="Times-Roman" w:cs="Times-Roman"/>
          <w:sz w:val="24"/>
          <w:szCs w:val="24"/>
        </w:rPr>
        <w:t>mM</w:t>
      </w:r>
      <w:proofErr w:type="spellEnd"/>
      <w:r w:rsidR="00513C95">
        <w:rPr>
          <w:rFonts w:ascii="Times-Roman" w:hAnsi="Times-Roman" w:cs="Times-Roman"/>
          <w:sz w:val="24"/>
          <w:szCs w:val="24"/>
        </w:rPr>
        <w:t>) Brooker’s merocyanine (BM):</w:t>
      </w:r>
      <w:r w:rsidR="00513C95">
        <w:rPr>
          <w:rFonts w:ascii="Times-Roman" w:hAnsi="Times-Roman" w:cs="Times-Roman"/>
          <w:b/>
          <w:sz w:val="24"/>
          <w:szCs w:val="24"/>
        </w:rPr>
        <w:t xml:space="preserve">2 </w:t>
      </w:r>
      <w:r w:rsidR="00513C95">
        <w:rPr>
          <w:rFonts w:ascii="Times-Roman" w:hAnsi="Times-Roman" w:cs="Times-Roman"/>
          <w:sz w:val="24"/>
          <w:szCs w:val="24"/>
        </w:rPr>
        <w:t>reveals only free</w:t>
      </w:r>
      <w:r w:rsidR="00477927">
        <w:rPr>
          <w:rFonts w:ascii="Times-Roman" w:hAnsi="Times-Roman" w:cs="Times-Roman"/>
          <w:sz w:val="24"/>
          <w:szCs w:val="24"/>
        </w:rPr>
        <w:t xml:space="preserve"> (red dot) BM as a mixture of </w:t>
      </w:r>
      <w:r w:rsidR="00513C95">
        <w:rPr>
          <w:rFonts w:ascii="Times-Roman" w:hAnsi="Times-Roman" w:cs="Times-Roman"/>
          <w:sz w:val="24"/>
          <w:szCs w:val="24"/>
        </w:rPr>
        <w:t>trans and cis</w:t>
      </w:r>
      <w:r w:rsidR="00513C95">
        <w:rPr>
          <w:rFonts w:ascii="Times-Roman" w:hAnsi="Times-Roman" w:cs="Times-Roman"/>
          <w:sz w:val="24"/>
          <w:szCs w:val="24"/>
        </w:rPr>
        <w:t xml:space="preserve"> while b) </w:t>
      </w:r>
      <w:r w:rsidR="00513C95">
        <w:rPr>
          <w:rFonts w:ascii="Times-Roman" w:hAnsi="Times-Roman" w:cs="Times-Roman"/>
          <w:sz w:val="24"/>
          <w:szCs w:val="24"/>
        </w:rPr>
        <w:t xml:space="preserve">1:1 (1 </w:t>
      </w:r>
      <w:proofErr w:type="spellStart"/>
      <w:r w:rsidR="00513C95">
        <w:rPr>
          <w:rFonts w:ascii="Times-Roman" w:hAnsi="Times-Roman" w:cs="Times-Roman"/>
          <w:sz w:val="24"/>
          <w:szCs w:val="24"/>
        </w:rPr>
        <w:t>mM</w:t>
      </w:r>
      <w:proofErr w:type="spellEnd"/>
      <w:r w:rsidR="00513C95">
        <w:rPr>
          <w:rFonts w:ascii="Times-Roman" w:hAnsi="Times-Roman" w:cs="Times-Roman"/>
          <w:sz w:val="24"/>
          <w:szCs w:val="24"/>
        </w:rPr>
        <w:t>)</w:t>
      </w:r>
      <w:r w:rsidR="00513C95">
        <w:rPr>
          <w:rFonts w:ascii="Times-Roman" w:hAnsi="Times-Roman" w:cs="Times-Roman"/>
          <w:sz w:val="24"/>
          <w:szCs w:val="24"/>
        </w:rPr>
        <w:t xml:space="preserve"> shows </w:t>
      </w:r>
      <w:r>
        <w:rPr>
          <w:rFonts w:ascii="Times-Roman" w:hAnsi="Times-Roman" w:cs="Times-Roman"/>
          <w:sz w:val="24"/>
          <w:szCs w:val="24"/>
        </w:rPr>
        <w:t xml:space="preserve">a </w:t>
      </w:r>
      <w:r w:rsidR="00C75B9F">
        <w:rPr>
          <w:rFonts w:ascii="Times-Roman" w:hAnsi="Times-Roman" w:cs="Times-Roman"/>
          <w:sz w:val="24"/>
          <w:szCs w:val="24"/>
        </w:rPr>
        <w:t xml:space="preserve">flat </w:t>
      </w:r>
      <w:r w:rsidRPr="0028294A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>H spectrum in</w:t>
      </w:r>
      <w:r w:rsidR="008D26D0">
        <w:rPr>
          <w:rFonts w:ascii="Times-Roman" w:hAnsi="Times-Roman" w:cs="Times-Roman"/>
          <w:sz w:val="24"/>
          <w:szCs w:val="24"/>
        </w:rPr>
        <w:t>dicative of</w:t>
      </w:r>
      <w:r>
        <w:rPr>
          <w:rFonts w:ascii="Times-Roman" w:hAnsi="Times-Roman" w:cs="Times-Roman"/>
          <w:sz w:val="24"/>
          <w:szCs w:val="24"/>
        </w:rPr>
        <w:t xml:space="preserve"> another soluble hetero-aggregate</w:t>
      </w:r>
      <w:r w:rsidR="0028294A">
        <w:rPr>
          <w:rFonts w:ascii="Times-Roman" w:hAnsi="Times-Roman" w:cs="Times-Roman"/>
          <w:sz w:val="24"/>
          <w:szCs w:val="24"/>
        </w:rPr>
        <w:t xml:space="preserve"> – </w:t>
      </w:r>
      <w:proofErr w:type="gramStart"/>
      <w:r w:rsidR="0028294A">
        <w:rPr>
          <w:rFonts w:ascii="Times-Roman" w:hAnsi="Times-Roman" w:cs="Times-Roman"/>
          <w:sz w:val="24"/>
          <w:szCs w:val="24"/>
        </w:rPr>
        <w:t>similar to</w:t>
      </w:r>
      <w:proofErr w:type="gramEnd"/>
      <w:r w:rsidR="0028294A">
        <w:rPr>
          <w:rFonts w:ascii="Times-Roman" w:hAnsi="Times-Roman" w:cs="Times-Roman"/>
          <w:sz w:val="24"/>
          <w:szCs w:val="24"/>
        </w:rPr>
        <w:t xml:space="preserve"> 1:1 LCG:</w:t>
      </w:r>
      <w:r w:rsidR="0028294A" w:rsidRPr="0028294A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. </w:t>
      </w:r>
    </w:p>
    <w:p w14:paraId="1FBB0961" w14:textId="65639F9C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39EF078D" w14:textId="22018AEF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303BBD14" w14:textId="7ED18253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4681B718" w14:textId="7959E0D1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0812AE9C" w14:textId="4FC153BD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46B654EC" w14:textId="5BE4C4B7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725B784B" w14:textId="3A22D0F4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64B6F648" w14:textId="5A131999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29C9DC93" w14:textId="401FACA6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1A2F2D74" w14:textId="1EEF8A1E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6692659B" w14:textId="1950DACE" w:rsidR="00513C95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6E3F4FF0" w14:textId="77777777" w:rsidR="00513C95" w:rsidRPr="00901B6C" w:rsidRDefault="00513C95" w:rsidP="00901B6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5E93D472" w14:textId="2D269B13" w:rsidR="00FC79DB" w:rsidRDefault="00FC79DB" w:rsidP="00FC79DB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lastRenderedPageBreak/>
        <w:t>Full</w:t>
      </w:r>
      <w:r w:rsidR="007A6D66">
        <w:rPr>
          <w:rFonts w:ascii="Times-Roman" w:hAnsi="Times-Roman" w:cs="Times-Roman"/>
          <w:sz w:val="24"/>
          <w:szCs w:val="24"/>
        </w:rPr>
        <w:t xml:space="preserve"> </w:t>
      </w:r>
      <w:r w:rsidR="007A6D66" w:rsidRPr="007A6D66">
        <w:rPr>
          <w:rFonts w:ascii="Times-Roman" w:hAnsi="Times-Roman" w:cs="Times-Roman"/>
          <w:sz w:val="24"/>
          <w:szCs w:val="24"/>
          <w:vertAlign w:val="superscript"/>
        </w:rPr>
        <w:t>1</w:t>
      </w:r>
      <w:r w:rsidR="007A6D66">
        <w:rPr>
          <w:rFonts w:ascii="Times-Roman" w:hAnsi="Times-Roman" w:cs="Times-Roman"/>
          <w:sz w:val="24"/>
          <w:szCs w:val="24"/>
        </w:rPr>
        <w:t>H</w:t>
      </w:r>
      <w:r>
        <w:rPr>
          <w:rFonts w:ascii="Times-Roman" w:hAnsi="Times-Roman" w:cs="Times-Roman"/>
          <w:sz w:val="24"/>
          <w:szCs w:val="24"/>
        </w:rPr>
        <w:t xml:space="preserve"> titrations</w:t>
      </w:r>
      <w:r w:rsidR="00A54623">
        <w:rPr>
          <w:rFonts w:ascii="Times-Roman" w:hAnsi="Times-Roman" w:cs="Times-Roman"/>
          <w:sz w:val="24"/>
          <w:szCs w:val="24"/>
        </w:rPr>
        <w:t xml:space="preserve"> with select </w:t>
      </w:r>
      <w:r w:rsidR="000E0085">
        <w:rPr>
          <w:rFonts w:ascii="Times-Roman" w:hAnsi="Times-Roman" w:cs="Times-Roman"/>
          <w:sz w:val="24"/>
          <w:szCs w:val="24"/>
        </w:rPr>
        <w:t>guests (</w:t>
      </w:r>
      <w:r w:rsidR="000E0085" w:rsidRPr="002D4401">
        <w:rPr>
          <w:rFonts w:ascii="Times-Roman" w:hAnsi="Times-Roman" w:cs="Times-Roman"/>
          <w:b/>
          <w:sz w:val="24"/>
          <w:szCs w:val="24"/>
        </w:rPr>
        <w:t>7</w:t>
      </w:r>
      <w:r w:rsidR="000E0085">
        <w:rPr>
          <w:rFonts w:ascii="Times-Roman" w:hAnsi="Times-Roman" w:cs="Times-Roman"/>
          <w:sz w:val="24"/>
          <w:szCs w:val="24"/>
        </w:rPr>
        <w:t xml:space="preserve">, </w:t>
      </w:r>
      <w:r w:rsidR="000E0085" w:rsidRPr="002D4401">
        <w:rPr>
          <w:rFonts w:ascii="Times-Roman" w:hAnsi="Times-Roman" w:cs="Times-Roman"/>
          <w:b/>
          <w:sz w:val="24"/>
          <w:szCs w:val="24"/>
        </w:rPr>
        <w:t>9</w:t>
      </w:r>
      <w:r w:rsidR="000E0085">
        <w:rPr>
          <w:rFonts w:ascii="Times-Roman" w:hAnsi="Times-Roman" w:cs="Times-Roman"/>
          <w:sz w:val="24"/>
          <w:szCs w:val="24"/>
        </w:rPr>
        <w:t xml:space="preserve">, </w:t>
      </w:r>
      <w:r w:rsidR="000E0085" w:rsidRPr="002D4401">
        <w:rPr>
          <w:rFonts w:ascii="Times-Roman" w:hAnsi="Times-Roman" w:cs="Times-Roman"/>
          <w:b/>
          <w:sz w:val="24"/>
          <w:szCs w:val="24"/>
        </w:rPr>
        <w:t>13</w:t>
      </w:r>
      <w:r w:rsidR="000E0085">
        <w:rPr>
          <w:rFonts w:ascii="Times-Roman" w:hAnsi="Times-Roman" w:cs="Times-Roman"/>
          <w:sz w:val="24"/>
          <w:szCs w:val="24"/>
        </w:rPr>
        <w:t xml:space="preserve">, </w:t>
      </w:r>
      <w:r w:rsidR="000E0085" w:rsidRPr="002D4401">
        <w:rPr>
          <w:rFonts w:ascii="Times-Roman" w:hAnsi="Times-Roman" w:cs="Times-Roman"/>
          <w:b/>
          <w:sz w:val="24"/>
          <w:szCs w:val="24"/>
        </w:rPr>
        <w:t>14</w:t>
      </w:r>
      <w:r w:rsidR="000E0085">
        <w:rPr>
          <w:rFonts w:ascii="Times-Roman" w:hAnsi="Times-Roman" w:cs="Times-Roman"/>
          <w:sz w:val="24"/>
          <w:szCs w:val="24"/>
        </w:rPr>
        <w:t xml:space="preserve">) with </w:t>
      </w:r>
      <w:r w:rsidR="000E0085" w:rsidRPr="000E0085">
        <w:rPr>
          <w:rFonts w:ascii="Times-Roman" w:hAnsi="Times-Roman" w:cs="Times-Roman"/>
          <w:b/>
          <w:sz w:val="24"/>
          <w:szCs w:val="24"/>
        </w:rPr>
        <w:t>2</w:t>
      </w:r>
    </w:p>
    <w:p w14:paraId="67D0CA4E" w14:textId="046AA812" w:rsidR="00BA1385" w:rsidRPr="00BA1385" w:rsidRDefault="001908E9" w:rsidP="00BA1385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245245C9" wp14:editId="4BA141EB">
            <wp:extent cx="5871210" cy="3712845"/>
            <wp:effectExtent l="0" t="0" r="0" b="1905"/>
            <wp:docPr id="282" name="Picture 2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1210" cy="37128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2D2D50" w14:textId="5C70095E" w:rsidR="00A54623" w:rsidRDefault="00A54623" w:rsidP="00A54623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Figure S</w:t>
      </w:r>
      <w:r w:rsidR="003A14EC">
        <w:rPr>
          <w:rFonts w:ascii="Times-Roman" w:hAnsi="Times-Roman" w:cs="Times-Roman"/>
          <w:sz w:val="24"/>
          <w:szCs w:val="24"/>
        </w:rPr>
        <w:t>4</w:t>
      </w:r>
      <w:r>
        <w:rPr>
          <w:rFonts w:ascii="Times-Roman" w:hAnsi="Times-Roman" w:cs="Times-Roman"/>
          <w:sz w:val="24"/>
          <w:szCs w:val="24"/>
        </w:rPr>
        <w:t xml:space="preserve">. </w:t>
      </w:r>
      <w:r w:rsidRPr="001908E9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 xml:space="preserve">H titrations of </w:t>
      </w:r>
      <w:r w:rsidRPr="001908E9">
        <w:rPr>
          <w:rFonts w:ascii="Times-Roman" w:hAnsi="Times-Roman" w:cs="Times-Roman"/>
          <w:i/>
          <w:sz w:val="24"/>
          <w:szCs w:val="24"/>
        </w:rPr>
        <w:t>N</w:t>
      </w:r>
      <w:r>
        <w:rPr>
          <w:rFonts w:ascii="Times-Roman" w:hAnsi="Times-Roman" w:cs="Times-Roman"/>
          <w:sz w:val="24"/>
          <w:szCs w:val="24"/>
        </w:rPr>
        <w:t xml:space="preserve">-methyl-4-methyl-pyridinium </w:t>
      </w:r>
      <w:r w:rsidR="00B94E7E">
        <w:rPr>
          <w:rFonts w:ascii="Times-Roman" w:hAnsi="Times-Roman" w:cs="Times-Roman"/>
          <w:sz w:val="24"/>
          <w:szCs w:val="24"/>
        </w:rPr>
        <w:t>(</w:t>
      </w:r>
      <w:r w:rsidR="00B94E7E" w:rsidRPr="00B94E7E">
        <w:rPr>
          <w:rFonts w:ascii="Times-Roman" w:hAnsi="Times-Roman" w:cs="Times-Roman"/>
          <w:b/>
          <w:sz w:val="24"/>
          <w:szCs w:val="24"/>
        </w:rPr>
        <w:t>7</w:t>
      </w:r>
      <w:r w:rsidR="00B94E7E">
        <w:rPr>
          <w:rFonts w:ascii="Times-Roman" w:hAnsi="Times-Roman" w:cs="Times-Roman"/>
          <w:sz w:val="24"/>
          <w:szCs w:val="24"/>
        </w:rPr>
        <w:t xml:space="preserve">) </w:t>
      </w:r>
      <w:r>
        <w:rPr>
          <w:rFonts w:ascii="Times-Roman" w:hAnsi="Times-Roman" w:cs="Times-Roman"/>
          <w:sz w:val="24"/>
          <w:szCs w:val="24"/>
        </w:rPr>
        <w:t xml:space="preserve">(20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) into </w:t>
      </w:r>
      <w:r w:rsidR="001908E9" w:rsidRPr="001908E9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(1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>)</w:t>
      </w:r>
      <w:r w:rsidR="001908E9">
        <w:rPr>
          <w:rFonts w:ascii="Times-Roman" w:hAnsi="Times-Roman" w:cs="Times-Roman"/>
          <w:sz w:val="24"/>
          <w:szCs w:val="24"/>
        </w:rPr>
        <w:t xml:space="preserve"> shows slow exchange resonances of the methyl singlet</w:t>
      </w:r>
      <w:r w:rsidR="008D26D0">
        <w:rPr>
          <w:rFonts w:ascii="Times-Roman" w:hAnsi="Times-Roman" w:cs="Times-Roman"/>
          <w:sz w:val="24"/>
          <w:szCs w:val="24"/>
        </w:rPr>
        <w:t xml:space="preserve"> (red)</w:t>
      </w:r>
      <w:r w:rsidR="001908E9">
        <w:rPr>
          <w:rFonts w:ascii="Times-Roman" w:hAnsi="Times-Roman" w:cs="Times-Roman"/>
          <w:sz w:val="24"/>
          <w:szCs w:val="24"/>
        </w:rPr>
        <w:t xml:space="preserve"> travel from encapsulated and upfield towards to unbound state, downfield.</w:t>
      </w:r>
    </w:p>
    <w:p w14:paraId="06E84C1B" w14:textId="23354D5B" w:rsidR="00284FF4" w:rsidRDefault="00B45FFC" w:rsidP="00A54623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B45FFC">
        <w:rPr>
          <w:rFonts w:ascii="Times-Roman" w:hAnsi="Times-Roman" w:cs="Times-Roman"/>
          <w:noProof/>
          <w:sz w:val="24"/>
          <w:szCs w:val="24"/>
        </w:rPr>
        <mc:AlternateContent>
          <mc:Choice Requires="wpg">
            <w:drawing>
              <wp:inline distT="0" distB="0" distL="0" distR="0" wp14:anchorId="4EE55FDE" wp14:editId="1BFC7F50">
                <wp:extent cx="6338912" cy="3642360"/>
                <wp:effectExtent l="0" t="0" r="5080" b="0"/>
                <wp:docPr id="157" name="Group 126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38912" cy="3642360"/>
                          <a:chOff x="0" y="0"/>
                          <a:chExt cx="6358105" cy="3642360"/>
                        </a:xfrm>
                      </wpg:grpSpPr>
                      <wpg:grpSp>
                        <wpg:cNvPr id="158" name="Group 158">
                          <a:extLst/>
                        </wpg:cNvPr>
                        <wpg:cNvGrpSpPr/>
                        <wpg:grpSpPr>
                          <a:xfrm>
                            <a:off x="0" y="0"/>
                            <a:ext cx="6358105" cy="3642360"/>
                            <a:chOff x="0" y="0"/>
                            <a:chExt cx="6358105" cy="3642360"/>
                          </a:xfrm>
                        </wpg:grpSpPr>
                        <pic:pic xmlns:pic="http://schemas.openxmlformats.org/drawingml/2006/picture">
                          <pic:nvPicPr>
                            <pic:cNvPr id="159" name="Picture 159">
                              <a:extLst/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3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5330952" cy="364236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60" name="Picture 160"/>
                            <pic:cNvPicPr/>
                          </pic:nvPicPr>
                          <pic:blipFill>
                            <a:blip r:embed="rId40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616742" y="1302077"/>
                              <a:ext cx="741363" cy="1004887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161" name="TextBox 48">
                            <a:extLst/>
                          </wps:cNvPr>
                          <wps:cNvSpPr txBox="1"/>
                          <wps:spPr>
                            <a:xfrm>
                              <a:off x="5023523" y="2779030"/>
                              <a:ext cx="608898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06569C18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0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62" name="TextBox 49">
                            <a:extLst/>
                          </wps:cNvPr>
                          <wps:cNvSpPr txBox="1"/>
                          <wps:spPr>
                            <a:xfrm>
                              <a:off x="5023523" y="2461122"/>
                              <a:ext cx="608898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3AF07B4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2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63" name="TextBox 50">
                            <a:extLst/>
                          </wps:cNvPr>
                          <wps:cNvSpPr txBox="1"/>
                          <wps:spPr>
                            <a:xfrm>
                              <a:off x="5023523" y="2144799"/>
                              <a:ext cx="608898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CC76D11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4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64" name="TextBox 51">
                            <a:extLst/>
                          </wps:cNvPr>
                          <wps:cNvSpPr txBox="1"/>
                          <wps:spPr>
                            <a:xfrm>
                              <a:off x="5023523" y="1840980"/>
                              <a:ext cx="608898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9AFF57F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6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65" name="TextBox 52">
                            <a:extLst/>
                          </wps:cNvPr>
                          <wps:cNvSpPr txBox="1"/>
                          <wps:spPr>
                            <a:xfrm>
                              <a:off x="5023523" y="1537161"/>
                              <a:ext cx="608898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6E69FE8C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7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66" name="TextBox 53">
                            <a:extLst/>
                          </wps:cNvPr>
                          <wps:cNvSpPr txBox="1"/>
                          <wps:spPr>
                            <a:xfrm>
                              <a:off x="5023523" y="1206720"/>
                              <a:ext cx="608898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35732F9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9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67" name="TextBox 54">
                            <a:extLst/>
                          </wps:cNvPr>
                          <wps:cNvSpPr txBox="1"/>
                          <wps:spPr>
                            <a:xfrm>
                              <a:off x="5023523" y="909266"/>
                              <a:ext cx="608898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34B6CDF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1.1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68" name="TextBox 55">
                            <a:extLst/>
                          </wps:cNvPr>
                          <wps:cNvSpPr txBox="1"/>
                          <wps:spPr>
                            <a:xfrm>
                              <a:off x="5023523" y="592888"/>
                              <a:ext cx="608898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F9C8EF0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1.2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69" name="Oval 169">
                            <a:extLst/>
                          </wps:cNvPr>
                          <wps:cNvSpPr/>
                          <wps:spPr>
                            <a:xfrm>
                              <a:off x="5597549" y="1213085"/>
                              <a:ext cx="276999" cy="276999"/>
                            </a:xfrm>
                            <a:prstGeom prst="ellipse">
                              <a:avLst/>
                            </a:prstGeom>
                            <a:noFill/>
                            <a:ln w="19050">
                              <a:solidFill>
                                <a:srgbClr val="FF0000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170" name="Oval 170">
                            <a:extLst/>
                          </wps:cNvPr>
                          <wps:cNvSpPr/>
                          <wps:spPr>
                            <a:xfrm>
                              <a:off x="6056937" y="1213085"/>
                              <a:ext cx="276999" cy="276999"/>
                            </a:xfrm>
                            <a:prstGeom prst="ellipse">
                              <a:avLst/>
                            </a:prstGeom>
                            <a:noFill/>
                            <a:ln w="19050">
                              <a:solidFill>
                                <a:srgbClr val="FF0000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grpSp>
                      <wpg:grpSp>
                        <wpg:cNvPr id="171" name="Group 171">
                          <a:extLst/>
                        </wpg:cNvPr>
                        <wpg:cNvGrpSpPr/>
                        <wpg:grpSpPr>
                          <a:xfrm>
                            <a:off x="4329094" y="235920"/>
                            <a:ext cx="1609050" cy="2363701"/>
                            <a:chOff x="4329094" y="235920"/>
                            <a:chExt cx="1609050" cy="2363701"/>
                          </a:xfrm>
                        </wpg:grpSpPr>
                        <wps:wsp>
                          <wps:cNvPr id="172" name="Straight Arrow Connector 172">
                            <a:extLst/>
                          </wps:cNvPr>
                          <wps:cNvCnPr>
                            <a:cxnSpLocks/>
                          </wps:cNvCnPr>
                          <wps:spPr>
                            <a:xfrm flipH="1" flipV="1">
                              <a:off x="4915834" y="2295595"/>
                              <a:ext cx="129920" cy="304026"/>
                            </a:xfrm>
                            <a:prstGeom prst="straightConnector1">
                              <a:avLst/>
                            </a:prstGeom>
                            <a:ln w="9525">
                              <a:solidFill>
                                <a:srgbClr val="FF0000"/>
                              </a:solidFill>
                              <a:headEnd type="oval" w="sm" len="sm"/>
                              <a:tailEnd type="oval" w="sm" len="sm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73" name="Straight Arrow Connector 173">
                            <a:extLst/>
                          </wps:cNvPr>
                          <wps:cNvCnPr>
                            <a:cxnSpLocks/>
                          </wps:cNvCnPr>
                          <wps:spPr>
                            <a:xfrm flipH="1" flipV="1">
                              <a:off x="4691664" y="1979479"/>
                              <a:ext cx="224218" cy="320719"/>
                            </a:xfrm>
                            <a:prstGeom prst="straightConnector1">
                              <a:avLst/>
                            </a:prstGeom>
                            <a:ln w="9525">
                              <a:solidFill>
                                <a:srgbClr val="FF0000"/>
                              </a:solidFill>
                              <a:tailEnd type="oval" w="sm" len="sm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74" name="Straight Arrow Connector 174">
                            <a:extLst/>
                          </wps:cNvPr>
                          <wps:cNvCnPr>
                            <a:cxnSpLocks/>
                          </wps:cNvCnPr>
                          <wps:spPr>
                            <a:xfrm flipH="1" flipV="1">
                              <a:off x="4538293" y="1669491"/>
                              <a:ext cx="162517" cy="316984"/>
                            </a:xfrm>
                            <a:prstGeom prst="straightConnector1">
                              <a:avLst/>
                            </a:prstGeom>
                            <a:ln w="9525">
                              <a:solidFill>
                                <a:srgbClr val="FF0000"/>
                              </a:solidFill>
                              <a:tailEnd type="oval" w="sm" len="sm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75" name="Straight Arrow Connector 175">
                            <a:extLst/>
                          </wps:cNvPr>
                          <wps:cNvCnPr>
                            <a:cxnSpLocks/>
                          </wps:cNvCnPr>
                          <wps:spPr>
                            <a:xfrm flipH="1" flipV="1">
                              <a:off x="4435774" y="1351584"/>
                              <a:ext cx="117023" cy="344069"/>
                            </a:xfrm>
                            <a:prstGeom prst="straightConnector1">
                              <a:avLst/>
                            </a:prstGeom>
                            <a:ln w="9525">
                              <a:solidFill>
                                <a:srgbClr val="FF0000"/>
                              </a:solidFill>
                              <a:tailEnd type="oval" w="sm" len="sm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76" name="Straight Arrow Connector 176">
                            <a:extLst/>
                          </wps:cNvPr>
                          <wps:cNvCnPr>
                            <a:cxnSpLocks/>
                          </wps:cNvCnPr>
                          <wps:spPr>
                            <a:xfrm flipH="1" flipV="1">
                              <a:off x="4369099" y="1013318"/>
                              <a:ext cx="70113" cy="342855"/>
                            </a:xfrm>
                            <a:prstGeom prst="straightConnector1">
                              <a:avLst/>
                            </a:prstGeom>
                            <a:ln w="9525">
                              <a:solidFill>
                                <a:srgbClr val="FF0000"/>
                              </a:solidFill>
                              <a:tailEnd type="oval" w="sm" len="sm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77" name="Straight Arrow Connector 177">
                            <a:extLst/>
                          </wps:cNvPr>
                          <wps:cNvCnPr>
                            <a:cxnSpLocks/>
                          </wps:cNvCnPr>
                          <wps:spPr>
                            <a:xfrm flipH="1" flipV="1">
                              <a:off x="4329094" y="696489"/>
                              <a:ext cx="40006" cy="309927"/>
                            </a:xfrm>
                            <a:prstGeom prst="straightConnector1">
                              <a:avLst/>
                            </a:prstGeom>
                            <a:ln w="9525">
                              <a:solidFill>
                                <a:srgbClr val="FF0000"/>
                              </a:solidFill>
                              <a:tailEnd type="oval" w="sm" len="sm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78" name="TextBox 56">
                            <a:extLst/>
                          </wps:cNvPr>
                          <wps:cNvSpPr txBox="1"/>
                          <wps:spPr>
                            <a:xfrm>
                              <a:off x="5023523" y="235920"/>
                              <a:ext cx="914621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42464A1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Guest only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4EE55FDE" id="Group 126" o:spid="_x0000_s1042" style="width:499.15pt;height:286.8pt;mso-position-horizontal-relative:char;mso-position-vertical-relative:line" coordsize="63581,36423" o:gfxdata="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qE3dsLoWpuIvtBXcIt43keuOu&#10;Km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ORl/wCSnw/9eZ/rXXVyM3/J&#10;T4P+vM/1rrq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DkJv+Snwf8AXmf5&#10;NXX1yE3/ACVCD/r0P8jXX0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VELmA3JthPH54XcYt43Y9cdcUAS0UUUA&#10;FFFFABRRRQAUUUUAFFFFABRRRQAUUUUAFFFFABRRRQAUUUUAFFFFABRRRQAUUUUAFFFU9S1Oz0m3&#10;We+m8qJnCBtpbk5OOAfQ0AXKKox6ray6xLpaM32qKPzGG3gLx3/EVeoAKKKKACiiigAooooAKKKK&#10;AOPl/wCSoQf9eh/ka7CuPl/5KjB/16H+Rrs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5GL/kp83/Xn/hXXVyER&#10;/wCLoTf9en9BQB19FFFABRRRQAUUUUAFFFFABRRRQAUUUUAFFFFABRRRQAUUUUAFFFFABRRRQAUU&#10;UUAFFFFABXIfEv8A5F2H/r6X/wBBauvrkPiZ/wAi7D/19L/6C1AC2J/4udqP/XmP/adddXH2J/4u&#10;ffe9mP5JXYUAFFFFABRRRQAUUUUAFFFFAHHS/wDJUYf+vU/yNdjXGy/8lSh/69T/AOgmuy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rjYz/AMXSkH/Trj/x0V2VcUhP/C1JPe3/APZBQB2tFFFABRRRQAUUUUAFFFFA&#10;BRRRQAUUUUAFFFFABRRRQAUUUUAFFFFABRRRQAUUUUAFFFFABXH/ABN/5F6D/r6X/wBAeuwrjfic&#10;f+JBbD/p6X/0FqAG6e2fidee9ov/AKCldpXD6a2fibdf9eq/+gJXcUAFFFFABRRRQAUUUUAFFFFA&#10;HEXX/JVrL/rif/Rb129cRdf8lWs/+uJ/9FvXb0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VwyH/i7Eg/6ZY/8hCu&#10;5rhE/wCStSeyY6/9MRQB3dFFFABRRRQAUUUUAFFFFABRRRQAUUUUAFFFFABRRRQAUUUUAFFFFABR&#10;RRQAUUUUAFFFFABXGfE8/wDEjtR/08j/ANBauzrivief+JPaD/p4/wDZTQBX0ls/Eu4PrbL/AOi0&#10;rva8+0Vs/EiQ+tuP/Ra16DQAUUUUAFFFFABRRRQAUUUUAcRdf8lXs/8Arif/AEW9dvXD3P8AyVe0&#10;/wCuJ/8ARb13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Dzz&#10;UT/xdS3/AN5P/QK9DrzrUj/xdSD/AH4//QBXot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DzvXv+Sm2H+9D/OvRK828Sy+T8R7OTGdrw8fjXpN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BwHxQP73SfrL/&#10;AOyV39effFE/vtL+kn/steg0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DgPiR/yEtI+rfzWu/rz/wCJP/IT0n/gX/oS16B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GVZa2l5rl7piwsrWgBLk8NnHb8a1a5HQf+R+13/cX+lddQ&#10;AUUUUAFFFFABRRRQAUUhOATXL/D27uLzQZZLqeSeQXLDdIxY42r3P1oA6m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4sN/xdQj/AKd8f+OZrtK4dT/xdduR/qsf+Q6AO4oo&#10;ooAKKKKACiiigArG8XHb4X1Aj/nl/UVs1ieMjjwrqH+4P/QhQAzwOc+ErD/df/0Nq3q57wGc+EbL&#10;2Mn/AKG1dD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XBIf+LtuP9nH/AJBFd7Xn8WT8W3IBxyD/AN+aAPQK&#10;KKKACiiigAooooAKwfG5x4Svz/sqP/H1rernvHhx4Rvvfyx/5EWgBngA58J23sz/APoRrpK5j4eH&#10;PhWH2kf+ddP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FLWDjRr4/8ATvJ/6Caw/h1/yK6/9dn/AKVt64caFqB/6dpP/QTWH8OP+RYH/Xd/6UAdV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Bn6+ceH9SP/AE6y/wDoBrE+HBB8MnHad/5C&#10;trxEceHdS/69Zf8A0E1h/DU/8U2/tcN/JaAOtooooAKKKKACiiigAoornI9Zum8dS6UWX7KsAYLt&#10;Gd2Ac5/GgDo6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zPEhx4c1L/r2k/wDQTWJ8NP8AkXJf+vlv/QVr&#10;Z8TnHhrUv+vd/wCVYXwxb/iQ3K+l0T/46tAHZUUUUAFFFFABRRRQAVwsD5+LE/p5e3/yEK7qvO7a&#10;TPxYc56uy/8AkI/4UAei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Bk+Kf+Ra1EccwMOTisD4YHGlXqek/&#10;/so/wrb8YME8LagWOAY8fmQKw/hqvlQajF/dlT+RoA7aiiigAooooAKKKKACvM4Wx8SllwBm8kTI&#10;PXjH9a9MrzC2APiKK8JA3a1ImT3yV4/WgD0+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">
                <v:group id="Group 158" o:spid="_x0000_s1043" style="position:absolute;width:63581;height:36423" coordsize="63581,364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">
                  <v:shape id="Picture 159" o:spid="_x0000_s1044" type="#_x0000_t75" style="position:absolute;width:53309;height:3642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">
                    <v:imagedata r:id="rId41" o:title=""/>
                  </v:shape>
                  <v:shape id="Picture 160" o:spid="_x0000_s1045" type="#_x0000_t75" style="position:absolute;left:56167;top:13020;width:7414;height:1004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">
                    <v:imagedata r:id="rId42" o:title=""/>
                  </v:shape>
                  <v:shape id="TextBox 48" o:spid="_x0000_s1046" type="#_x0000_t202" style="position:absolute;left:50235;top:27790;width:6089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" filled="f" stroked="f">
                    <v:textbox style="mso-fit-shape-to-text:t">
                      <w:txbxContent>
                        <w:p w14:paraId="06569C18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0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49" o:spid="_x0000_s1047" type="#_x0000_t202" style="position:absolute;left:50235;top:24611;width:6089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" filled="f" stroked="f">
                    <v:textbox style="mso-fit-shape-to-text:t">
                      <w:txbxContent>
                        <w:p w14:paraId="43AF07B4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2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50" o:spid="_x0000_s1048" type="#_x0000_t202" style="position:absolute;left:50235;top:21447;width:6089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" filled="f" stroked="f">
                    <v:textbox style="mso-fit-shape-to-text:t">
                      <w:txbxContent>
                        <w:p w14:paraId="2CC76D11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4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51" o:spid="_x0000_s1049" type="#_x0000_t202" style="position:absolute;left:50235;top:18409;width:6089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" filled="f" stroked="f">
                    <v:textbox style="mso-fit-shape-to-text:t">
                      <w:txbxContent>
                        <w:p w14:paraId="79AFF57F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6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52" o:spid="_x0000_s1050" type="#_x0000_t202" style="position:absolute;left:50235;top:15371;width:6089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" filled="f" stroked="f">
                    <v:textbox style="mso-fit-shape-to-text:t">
                      <w:txbxContent>
                        <w:p w14:paraId="6E69FE8C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7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53" o:spid="_x0000_s1051" type="#_x0000_t202" style="position:absolute;left:50235;top:12067;width:6089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" filled="f" stroked="f">
                    <v:textbox style="mso-fit-shape-to-text:t">
                      <w:txbxContent>
                        <w:p w14:paraId="735732F9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9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54" o:spid="_x0000_s1052" type="#_x0000_t202" style="position:absolute;left:50235;top:9092;width:6089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" filled="f" stroked="f">
                    <v:textbox style="mso-fit-shape-to-text:t">
                      <w:txbxContent>
                        <w:p w14:paraId="734B6CDF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1.1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55" o:spid="_x0000_s1053" type="#_x0000_t202" style="position:absolute;left:50235;top:5928;width:6089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" filled="f" stroked="f">
                    <v:textbox style="mso-fit-shape-to-text:t">
                      <w:txbxContent>
                        <w:p w14:paraId="2F9C8EF0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1.2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oval id="Oval 169" o:spid="_x0000_s1054" style="position:absolute;left:55975;top:12130;width:2770;height:277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" filled="f" strokecolor="red" strokeweight="1.5pt">
                    <v:stroke joinstyle="miter"/>
                  </v:oval>
                  <v:oval id="Oval 170" o:spid="_x0000_s1055" style="position:absolute;left:60569;top:12130;width:2770;height:277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" filled="f" strokecolor="red" strokeweight="1.5pt">
                    <v:stroke joinstyle="miter"/>
                  </v:oval>
                </v:group>
                <v:group id="Group 171" o:spid="_x0000_s1056" style="position:absolute;left:43290;top:2359;width:16091;height:23637" coordorigin="43290,2359" coordsize="16090,236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">
                  <v:shape id="Straight Arrow Connector 172" o:spid="_x0000_s1057" type="#_x0000_t32" style="position:absolute;left:49158;top:22955;width:1299;height:3041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" strokecolor="red">
                    <v:stroke startarrow="oval" startarrowwidth="narrow" startarrowlength="short" endarrow="oval" endarrowwidth="narrow" endarrowlength="short" joinstyle="miter"/>
                    <o:lock v:ext="edit" shapetype="f"/>
                  </v:shape>
                  <v:shape id="Straight Arrow Connector 173" o:spid="_x0000_s1058" type="#_x0000_t32" style="position:absolute;left:46916;top:19794;width:2242;height:3207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" strokecolor="red">
                    <v:stroke endarrow="oval" endarrowwidth="narrow" endarrowlength="short" joinstyle="miter"/>
                    <o:lock v:ext="edit" shapetype="f"/>
                  </v:shape>
                  <v:shape id="Straight Arrow Connector 174" o:spid="_x0000_s1059" type="#_x0000_t32" style="position:absolute;left:45382;top:16694;width:1626;height:3170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" strokecolor="red">
                    <v:stroke endarrow="oval" endarrowwidth="narrow" endarrowlength="short" joinstyle="miter"/>
                    <o:lock v:ext="edit" shapetype="f"/>
                  </v:shape>
                  <v:shape id="Straight Arrow Connector 175" o:spid="_x0000_s1060" type="#_x0000_t32" style="position:absolute;left:44357;top:13515;width:1170;height:3441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" strokecolor="red">
                    <v:stroke endarrow="oval" endarrowwidth="narrow" endarrowlength="short" joinstyle="miter"/>
                    <o:lock v:ext="edit" shapetype="f"/>
                  </v:shape>
                  <v:shape id="Straight Arrow Connector 176" o:spid="_x0000_s1061" type="#_x0000_t32" style="position:absolute;left:43690;top:10133;width:702;height:3428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" strokecolor="red">
                    <v:stroke endarrow="oval" endarrowwidth="narrow" endarrowlength="short" joinstyle="miter"/>
                    <o:lock v:ext="edit" shapetype="f"/>
                  </v:shape>
                  <v:shape id="Straight Arrow Connector 177" o:spid="_x0000_s1062" type="#_x0000_t32" style="position:absolute;left:43290;top:6964;width:401;height:3100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" strokecolor="red">
                    <v:stroke endarrow="oval" endarrowwidth="narrow" endarrowlength="short" joinstyle="miter"/>
                    <o:lock v:ext="edit" shapetype="f"/>
                  </v:shape>
                  <v:shape id="TextBox 56" o:spid="_x0000_s1063" type="#_x0000_t202" style="position:absolute;left:50235;top:2359;width:9146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" filled="f" stroked="f">
                    <v:textbox style="mso-fit-shape-to-text:t">
                      <w:txbxContent>
                        <w:p w14:paraId="242464A1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Guest only</w:t>
                          </w:r>
                        </w:p>
                      </w:txbxContent>
                    </v:textbox>
                  </v:shape>
                </v:group>
                <w10:anchorlock/>
              </v:group>
            </w:pict>
          </mc:Fallback>
        </mc:AlternateContent>
      </w:r>
    </w:p>
    <w:p w14:paraId="030C10C6" w14:textId="1E27E1E5" w:rsidR="001908E9" w:rsidRDefault="001908E9" w:rsidP="001908E9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lastRenderedPageBreak/>
        <w:t>Figure S</w:t>
      </w:r>
      <w:r w:rsidR="003A14EC">
        <w:rPr>
          <w:rFonts w:ascii="Times-Roman" w:hAnsi="Times-Roman" w:cs="Times-Roman"/>
          <w:sz w:val="24"/>
          <w:szCs w:val="24"/>
        </w:rPr>
        <w:t>5</w:t>
      </w:r>
      <w:r>
        <w:rPr>
          <w:rFonts w:ascii="Times-Roman" w:hAnsi="Times-Roman" w:cs="Times-Roman"/>
          <w:sz w:val="24"/>
          <w:szCs w:val="24"/>
        </w:rPr>
        <w:t xml:space="preserve">. </w:t>
      </w:r>
      <w:r w:rsidRPr="001908E9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 xml:space="preserve">H titrations of </w:t>
      </w:r>
      <w:r w:rsidRPr="001908E9">
        <w:rPr>
          <w:rFonts w:ascii="Times-Roman" w:hAnsi="Times-Roman" w:cs="Times-Roman"/>
          <w:i/>
          <w:sz w:val="24"/>
          <w:szCs w:val="24"/>
        </w:rPr>
        <w:t>iso</w:t>
      </w:r>
      <w:r>
        <w:rPr>
          <w:rFonts w:ascii="Times-Roman" w:hAnsi="Times-Roman" w:cs="Times-Roman"/>
          <w:sz w:val="24"/>
          <w:szCs w:val="24"/>
        </w:rPr>
        <w:t xml:space="preserve">-propyl-4-methyl-pyridinium </w:t>
      </w:r>
      <w:r w:rsidR="00B94E7E">
        <w:rPr>
          <w:rFonts w:ascii="Times-Roman" w:hAnsi="Times-Roman" w:cs="Times-Roman"/>
          <w:sz w:val="24"/>
          <w:szCs w:val="24"/>
        </w:rPr>
        <w:t>(</w:t>
      </w:r>
      <w:r w:rsidR="00B94E7E" w:rsidRPr="00B94E7E">
        <w:rPr>
          <w:rFonts w:ascii="Times-Roman" w:hAnsi="Times-Roman" w:cs="Times-Roman"/>
          <w:b/>
          <w:sz w:val="24"/>
          <w:szCs w:val="24"/>
        </w:rPr>
        <w:t>9</w:t>
      </w:r>
      <w:r w:rsidR="00B94E7E">
        <w:rPr>
          <w:rFonts w:ascii="Times-Roman" w:hAnsi="Times-Roman" w:cs="Times-Roman"/>
          <w:sz w:val="24"/>
          <w:szCs w:val="24"/>
        </w:rPr>
        <w:t xml:space="preserve">) </w:t>
      </w:r>
      <w:r>
        <w:rPr>
          <w:rFonts w:ascii="Times-Roman" w:hAnsi="Times-Roman" w:cs="Times-Roman"/>
          <w:sz w:val="24"/>
          <w:szCs w:val="24"/>
        </w:rPr>
        <w:t xml:space="preserve">(20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) into </w:t>
      </w:r>
      <w:r w:rsidRPr="001908E9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(1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) shows the </w:t>
      </w:r>
      <w:r w:rsidR="008D26D0">
        <w:rPr>
          <w:rFonts w:ascii="Times-Roman" w:hAnsi="Times-Roman" w:cs="Times-Roman"/>
          <w:sz w:val="24"/>
          <w:szCs w:val="24"/>
        </w:rPr>
        <w:t>fast</w:t>
      </w:r>
      <w:r>
        <w:rPr>
          <w:rFonts w:ascii="Times-Roman" w:hAnsi="Times-Roman" w:cs="Times-Roman"/>
          <w:sz w:val="24"/>
          <w:szCs w:val="24"/>
        </w:rPr>
        <w:t xml:space="preserve"> exchange resonances of the </w:t>
      </w:r>
      <w:proofErr w:type="spellStart"/>
      <w:r w:rsidRPr="001908E9">
        <w:rPr>
          <w:rFonts w:ascii="Times-Roman" w:hAnsi="Times-Roman" w:cs="Times-Roman"/>
          <w:i/>
          <w:sz w:val="24"/>
          <w:szCs w:val="24"/>
        </w:rPr>
        <w:t>iso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-propyl doublet </w:t>
      </w:r>
      <w:r w:rsidR="008D26D0">
        <w:rPr>
          <w:rFonts w:ascii="Times-Roman" w:hAnsi="Times-Roman" w:cs="Times-Roman"/>
          <w:sz w:val="24"/>
          <w:szCs w:val="24"/>
        </w:rPr>
        <w:t xml:space="preserve">(red) </w:t>
      </w:r>
      <w:r>
        <w:rPr>
          <w:rFonts w:ascii="Times-Roman" w:hAnsi="Times-Roman" w:cs="Times-Roman"/>
          <w:sz w:val="24"/>
          <w:szCs w:val="24"/>
        </w:rPr>
        <w:t>travel from encapsulated and upfield towards to unbound state, downfield.</w:t>
      </w:r>
    </w:p>
    <w:p w14:paraId="2F866B95" w14:textId="5E71EC68" w:rsidR="00284FF4" w:rsidRDefault="00917AB5" w:rsidP="00A54623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24FE5388" wp14:editId="5E17DADA">
            <wp:extent cx="5681980" cy="3566160"/>
            <wp:effectExtent l="0" t="0" r="0" b="0"/>
            <wp:docPr id="227" name="Picture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1980" cy="35661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E00ABC9" w14:textId="4F89EB9C" w:rsidR="001908E9" w:rsidRDefault="001908E9" w:rsidP="001908E9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Figure S</w:t>
      </w:r>
      <w:r w:rsidR="003A14EC">
        <w:rPr>
          <w:rFonts w:ascii="Times-Roman" w:hAnsi="Times-Roman" w:cs="Times-Roman"/>
          <w:sz w:val="24"/>
          <w:szCs w:val="24"/>
        </w:rPr>
        <w:t>6</w:t>
      </w:r>
      <w:r>
        <w:rPr>
          <w:rFonts w:ascii="Times-Roman" w:hAnsi="Times-Roman" w:cs="Times-Roman"/>
          <w:sz w:val="24"/>
          <w:szCs w:val="24"/>
        </w:rPr>
        <w:t xml:space="preserve">. </w:t>
      </w:r>
      <w:r w:rsidRPr="001908E9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 xml:space="preserve">H titrations of imidazole </w:t>
      </w:r>
      <w:r w:rsidR="00B94E7E">
        <w:rPr>
          <w:rFonts w:ascii="Times-Roman" w:hAnsi="Times-Roman" w:cs="Times-Roman"/>
          <w:sz w:val="24"/>
          <w:szCs w:val="24"/>
        </w:rPr>
        <w:t>(</w:t>
      </w:r>
      <w:r w:rsidR="00B94E7E" w:rsidRPr="00B94E7E">
        <w:rPr>
          <w:rFonts w:ascii="Times-Roman" w:hAnsi="Times-Roman" w:cs="Times-Roman"/>
          <w:b/>
          <w:sz w:val="24"/>
          <w:szCs w:val="24"/>
        </w:rPr>
        <w:t>14</w:t>
      </w:r>
      <w:r w:rsidR="00B94E7E">
        <w:rPr>
          <w:rFonts w:ascii="Times-Roman" w:hAnsi="Times-Roman" w:cs="Times-Roman"/>
          <w:sz w:val="24"/>
          <w:szCs w:val="24"/>
        </w:rPr>
        <w:t xml:space="preserve">) </w:t>
      </w:r>
      <w:r>
        <w:rPr>
          <w:rFonts w:ascii="Times-Roman" w:hAnsi="Times-Roman" w:cs="Times-Roman"/>
          <w:sz w:val="24"/>
          <w:szCs w:val="24"/>
        </w:rPr>
        <w:t xml:space="preserve">(20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) into </w:t>
      </w:r>
      <w:r w:rsidRPr="001908E9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(1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) shows slight change in </w:t>
      </w:r>
      <w:r w:rsidR="008D26D0">
        <w:rPr>
          <w:rFonts w:ascii="Times-Roman" w:hAnsi="Times-Roman" w:cs="Times-Roman"/>
          <w:sz w:val="24"/>
          <w:szCs w:val="24"/>
        </w:rPr>
        <w:t>chemical shift of the</w:t>
      </w:r>
      <w:r>
        <w:rPr>
          <w:rFonts w:ascii="Times-Roman" w:hAnsi="Times-Roman" w:cs="Times-Roman"/>
          <w:sz w:val="24"/>
          <w:szCs w:val="24"/>
        </w:rPr>
        <w:t xml:space="preserve"> </w:t>
      </w:r>
      <w:r w:rsidRPr="00B94E7E">
        <w:rPr>
          <w:rFonts w:ascii="Times-Roman" w:hAnsi="Times-Roman" w:cs="Times-Roman"/>
          <w:i/>
          <w:sz w:val="24"/>
          <w:szCs w:val="24"/>
        </w:rPr>
        <w:t>t</w:t>
      </w:r>
      <w:r>
        <w:rPr>
          <w:rFonts w:ascii="Times-Roman" w:hAnsi="Times-Roman" w:cs="Times-Roman"/>
          <w:sz w:val="24"/>
          <w:szCs w:val="24"/>
        </w:rPr>
        <w:t xml:space="preserve">-butyl singlet </w:t>
      </w:r>
      <w:r w:rsidR="008D26D0">
        <w:rPr>
          <w:rFonts w:ascii="Times-Roman" w:hAnsi="Times-Roman" w:cs="Times-Roman"/>
          <w:sz w:val="24"/>
          <w:szCs w:val="24"/>
        </w:rPr>
        <w:t xml:space="preserve">(red) </w:t>
      </w:r>
      <w:r w:rsidR="00B94E7E">
        <w:rPr>
          <w:rFonts w:ascii="Times-Roman" w:hAnsi="Times-Roman" w:cs="Times-Roman"/>
          <w:sz w:val="24"/>
          <w:szCs w:val="24"/>
        </w:rPr>
        <w:t>even w</w:t>
      </w:r>
      <w:r w:rsidR="008D26D0">
        <w:rPr>
          <w:rFonts w:ascii="Times-Roman" w:hAnsi="Times-Roman" w:cs="Times-Roman"/>
          <w:sz w:val="24"/>
          <w:szCs w:val="24"/>
        </w:rPr>
        <w:t>ith excess</w:t>
      </w:r>
      <w:r w:rsidR="00B94E7E">
        <w:rPr>
          <w:rFonts w:ascii="Times-Roman" w:hAnsi="Times-Roman" w:cs="Times-Roman"/>
          <w:sz w:val="24"/>
          <w:szCs w:val="24"/>
        </w:rPr>
        <w:t xml:space="preserve"> </w:t>
      </w:r>
      <w:r w:rsidR="008D26D0">
        <w:rPr>
          <w:rFonts w:ascii="Times-Roman" w:hAnsi="Times-Roman" w:cs="Times-Roman"/>
          <w:sz w:val="24"/>
          <w:szCs w:val="24"/>
        </w:rPr>
        <w:t>hence</w:t>
      </w:r>
      <w:r w:rsidR="00795CCC">
        <w:rPr>
          <w:rFonts w:ascii="Times-Roman" w:hAnsi="Times-Roman" w:cs="Times-Roman"/>
          <w:sz w:val="24"/>
          <w:szCs w:val="24"/>
        </w:rPr>
        <w:t xml:space="preserve"> imidazole is not a strong guest to dissociate the dimer</w:t>
      </w:r>
      <w:r>
        <w:rPr>
          <w:rFonts w:ascii="Times-Roman" w:hAnsi="Times-Roman" w:cs="Times-Roman"/>
          <w:sz w:val="24"/>
          <w:szCs w:val="24"/>
        </w:rPr>
        <w:t>.</w:t>
      </w:r>
    </w:p>
    <w:p w14:paraId="2D6F0DBE" w14:textId="40ACD530" w:rsidR="002D04ED" w:rsidRDefault="002D04ED" w:rsidP="00A54623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6D0B2EA9" w14:textId="77777777" w:rsidR="00284FF4" w:rsidRDefault="00284FF4" w:rsidP="00A54623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1C44A738" w14:textId="76A21A37" w:rsidR="00A54623" w:rsidRDefault="00B45FFC" w:rsidP="00A54623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B45FFC">
        <w:rPr>
          <w:rFonts w:ascii="Times-Roman" w:hAnsi="Times-Roman" w:cs="Times-Roman"/>
          <w:noProof/>
          <w:sz w:val="24"/>
          <w:szCs w:val="24"/>
        </w:rPr>
        <w:lastRenderedPageBreak/>
        <mc:AlternateContent>
          <mc:Choice Requires="wpg">
            <w:drawing>
              <wp:inline distT="0" distB="0" distL="0" distR="0" wp14:anchorId="49D19413" wp14:editId="547E1603">
                <wp:extent cx="5960793" cy="3617976"/>
                <wp:effectExtent l="0" t="0" r="0" b="1905"/>
                <wp:docPr id="179" name="Group 127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60793" cy="3617976"/>
                          <a:chOff x="0" y="0"/>
                          <a:chExt cx="5960793" cy="3617976"/>
                        </a:xfrm>
                      </wpg:grpSpPr>
                      <wpg:grpSp>
                        <wpg:cNvPr id="180" name="Group 180">
                          <a:extLst/>
                        </wpg:cNvPr>
                        <wpg:cNvGrpSpPr/>
                        <wpg:grpSpPr>
                          <a:xfrm>
                            <a:off x="0" y="0"/>
                            <a:ext cx="5960793" cy="3617976"/>
                            <a:chOff x="0" y="0"/>
                            <a:chExt cx="5960793" cy="3617976"/>
                          </a:xfrm>
                        </wpg:grpSpPr>
                        <pic:pic xmlns:pic="http://schemas.openxmlformats.org/drawingml/2006/picture">
                          <pic:nvPicPr>
                            <pic:cNvPr id="181" name="Picture 181">
                              <a:extLst/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4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5269992" cy="3617976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82" name="Picture 182"/>
                            <pic:cNvPicPr/>
                          </pic:nvPicPr>
                          <pic:blipFill>
                            <a:blip r:embed="rId45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5176106" y="521588"/>
                              <a:ext cx="784687" cy="2285277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183" name="TextBox 96">
                            <a:extLst/>
                          </wps:cNvPr>
                          <wps:cNvSpPr txBox="1"/>
                          <wps:spPr>
                            <a:xfrm>
                              <a:off x="4658661" y="2724276"/>
                              <a:ext cx="6070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D0C21EA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0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84" name="TextBox 97">
                            <a:extLst/>
                          </wps:cNvPr>
                          <wps:cNvSpPr txBox="1"/>
                          <wps:spPr>
                            <a:xfrm>
                              <a:off x="4658661" y="2474740"/>
                              <a:ext cx="6070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157DEAB2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2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85" name="TextBox 98">
                            <a:extLst/>
                          </wps:cNvPr>
                          <wps:cNvSpPr txBox="1"/>
                          <wps:spPr>
                            <a:xfrm>
                              <a:off x="4658661" y="2201116"/>
                              <a:ext cx="6070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1AA17C98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4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86" name="TextBox 99">
                            <a:extLst/>
                          </wps:cNvPr>
                          <wps:cNvSpPr txBox="1"/>
                          <wps:spPr>
                            <a:xfrm>
                              <a:off x="4658661" y="1936368"/>
                              <a:ext cx="6070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0358319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7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87" name="TextBox 100">
                            <a:extLst/>
                          </wps:cNvPr>
                          <wps:cNvSpPr txBox="1"/>
                          <wps:spPr>
                            <a:xfrm>
                              <a:off x="4658661" y="1678759"/>
                              <a:ext cx="6070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5FF3328B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0.9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88" name="TextBox 101">
                            <a:extLst/>
                          </wps:cNvPr>
                          <wps:cNvSpPr txBox="1"/>
                          <wps:spPr>
                            <a:xfrm>
                              <a:off x="4658661" y="1413208"/>
                              <a:ext cx="6070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0FE6DDE2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1.1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89" name="TextBox 102">
                            <a:extLst/>
                          </wps:cNvPr>
                          <wps:cNvSpPr txBox="1"/>
                          <wps:spPr>
                            <a:xfrm>
                              <a:off x="4658661" y="1105716"/>
                              <a:ext cx="6070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6DAE359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1.2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90" name="TextBox 103">
                            <a:extLst/>
                          </wps:cNvPr>
                          <wps:cNvSpPr txBox="1"/>
                          <wps:spPr>
                            <a:xfrm>
                              <a:off x="4658661" y="844136"/>
                              <a:ext cx="6070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650824F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1.4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91" name="TextBox 104">
                            <a:extLst/>
                          </wps:cNvPr>
                          <wps:cNvSpPr txBox="1"/>
                          <wps:spPr>
                            <a:xfrm>
                              <a:off x="4658661" y="560268"/>
                              <a:ext cx="6070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9A3D449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 xml:space="preserve">1.7 </w:t>
                                </w:r>
                                <w:proofErr w:type="spellStart"/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eq</w:t>
                                </w:r>
                                <w:proofErr w:type="spellEnd"/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92" name="TextBox 105">
                            <a:extLst/>
                          </wps:cNvPr>
                          <wps:cNvSpPr txBox="1"/>
                          <wps:spPr>
                            <a:xfrm>
                              <a:off x="4658661" y="215351"/>
                              <a:ext cx="911860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D13C837" w14:textId="77777777" w:rsidR="00815CC2" w:rsidRDefault="00815CC2" w:rsidP="00B45FFC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Helvetica" w:hAnsi="Helvetica" w:cs="Helvetica"/>
                                    <w:color w:val="000000" w:themeColor="text1"/>
                                    <w:kern w:val="24"/>
                                  </w:rPr>
                                  <w:t>Guest only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193" name="Oval 193">
                            <a:extLst/>
                          </wps:cNvPr>
                          <wps:cNvSpPr/>
                          <wps:spPr>
                            <a:xfrm>
                              <a:off x="5232023" y="2576177"/>
                              <a:ext cx="244934" cy="244934"/>
                            </a:xfrm>
                            <a:prstGeom prst="ellipse">
                              <a:avLst/>
                            </a:prstGeom>
                            <a:noFill/>
                            <a:ln w="19050">
                              <a:solidFill>
                                <a:srgbClr val="FF0000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grpSp>
                      <wps:wsp>
                        <wps:cNvPr id="194" name="Straight Arrow Connector 194">
                          <a:extLst/>
                        </wps:cNvPr>
                        <wps:cNvCnPr>
                          <a:cxnSpLocks/>
                        </wps:cNvCnPr>
                        <wps:spPr>
                          <a:xfrm flipH="1" flipV="1">
                            <a:off x="3462088" y="2306192"/>
                            <a:ext cx="346247" cy="242156"/>
                          </a:xfrm>
                          <a:prstGeom prst="straightConnector1">
                            <a:avLst/>
                          </a:prstGeom>
                          <a:ln w="9525">
                            <a:solidFill>
                              <a:srgbClr val="FF0000"/>
                            </a:solidFill>
                            <a:headEnd type="oval" w="sm" len="sm"/>
                            <a:tailEnd type="oval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95" name="Straight Arrow Connector 195">
                          <a:extLst/>
                        </wps:cNvPr>
                        <wps:cNvCnPr>
                          <a:cxnSpLocks/>
                        </wps:cNvCnPr>
                        <wps:spPr>
                          <a:xfrm flipH="1" flipV="1">
                            <a:off x="3067537" y="2003488"/>
                            <a:ext cx="407581" cy="314890"/>
                          </a:xfrm>
                          <a:prstGeom prst="straightConnector1">
                            <a:avLst/>
                          </a:prstGeom>
                          <a:ln w="9525">
                            <a:solidFill>
                              <a:srgbClr val="FF0000"/>
                            </a:solidFill>
                            <a:tailEnd type="oval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96" name="Straight Arrow Connector 196">
                          <a:extLst/>
                        </wps:cNvPr>
                        <wps:cNvCnPr>
                          <a:cxnSpLocks/>
                        </wps:cNvCnPr>
                        <wps:spPr>
                          <a:xfrm flipH="1" flipV="1">
                            <a:off x="2931678" y="1727749"/>
                            <a:ext cx="133717" cy="278391"/>
                          </a:xfrm>
                          <a:prstGeom prst="straightConnector1">
                            <a:avLst/>
                          </a:prstGeom>
                          <a:ln w="9525">
                            <a:solidFill>
                              <a:srgbClr val="FF0000"/>
                            </a:solidFill>
                            <a:tailEnd type="oval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97" name="Straight Arrow Connector 197">
                          <a:extLst/>
                        </wps:cNvPr>
                        <wps:cNvCnPr>
                          <a:cxnSpLocks/>
                        </wps:cNvCnPr>
                        <wps:spPr>
                          <a:xfrm flipH="1" flipV="1">
                            <a:off x="2860857" y="1418061"/>
                            <a:ext cx="76300" cy="315715"/>
                          </a:xfrm>
                          <a:prstGeom prst="straightConnector1">
                            <a:avLst/>
                          </a:prstGeom>
                          <a:ln w="9525">
                            <a:solidFill>
                              <a:srgbClr val="FF0000"/>
                            </a:solidFill>
                            <a:tailEnd type="oval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98" name="Straight Arrow Connector 198">
                          <a:extLst/>
                        </wps:cNvPr>
                        <wps:cNvCnPr>
                          <a:cxnSpLocks/>
                        </wps:cNvCnPr>
                        <wps:spPr>
                          <a:xfrm flipH="1" flipV="1">
                            <a:off x="2822757" y="1101642"/>
                            <a:ext cx="40723" cy="334324"/>
                          </a:xfrm>
                          <a:prstGeom prst="straightConnector1">
                            <a:avLst/>
                          </a:prstGeom>
                          <a:ln w="9525">
                            <a:solidFill>
                              <a:srgbClr val="FF0000"/>
                            </a:solidFill>
                            <a:tailEnd type="oval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99" name="Straight Arrow Connector 199">
                          <a:extLst/>
                        </wps:cNvPr>
                        <wps:cNvCnPr>
                          <a:cxnSpLocks/>
                        </wps:cNvCnPr>
                        <wps:spPr>
                          <a:xfrm flipH="1" flipV="1">
                            <a:off x="2781630" y="822952"/>
                            <a:ext cx="39968" cy="269385"/>
                          </a:xfrm>
                          <a:prstGeom prst="straightConnector1">
                            <a:avLst/>
                          </a:prstGeom>
                          <a:ln w="9525">
                            <a:solidFill>
                              <a:srgbClr val="FF0000"/>
                            </a:solidFill>
                            <a:tailEnd type="oval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00" name="Straight Arrow Connector 200">
                          <a:extLst/>
                        </wps:cNvPr>
                        <wps:cNvCnPr>
                          <a:cxnSpLocks/>
                        </wps:cNvCnPr>
                        <wps:spPr>
                          <a:xfrm flipH="1" flipV="1">
                            <a:off x="2738937" y="492511"/>
                            <a:ext cx="42693" cy="330442"/>
                          </a:xfrm>
                          <a:prstGeom prst="straightConnector1">
                            <a:avLst/>
                          </a:prstGeom>
                          <a:ln w="9525">
                            <a:solidFill>
                              <a:srgbClr val="FF0000"/>
                            </a:solidFill>
                            <a:tailEnd type="oval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9D19413" id="Group 127" o:spid="_x0000_s1064" style="width:469.35pt;height:284.9pt;mso-position-horizontal-relative:char;mso-position-vertical-relative:line" coordsize="59607,36179" o:gfxdata="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z49Zs5NYk0pXb7UibyCvGODwe/X+daFeb6dK/8A&#10;wsQ3KkmOS7mhYjOOFwP5ivSKACiiigAooooAKKKKACiiigAooooAK5P4kf8AItD/AK7p/I11lcn8&#10;Sf8AkWl/6+E/k1AG7oX/ACAdO/69Y/8A0EVfqhoP/IA07/r1i/8AQBV+gAooooAKKKKACiiigAoo&#10;ooAKKKKACiiigAooooAKKKKACiiigAooooAKKKKACiiigAooooAKKKKACiiigAooooAKKKKACiii&#10;gDk/iR/yLQ/6+E/kav8Agpg3hOwI/usP/HjVD4k/8i0v/Xwn8mq54F/5FGw/4H/6MagDo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BkeLG2+GNRP/TEj8+Kr+BznwjYfR/8A&#10;0Nqf40OPCl/jHKKOTjqwqHwEc+EbMehkH/j7UAdF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Q3RxaTH0Rv5VNVe/ONPuT6RN/I0Acn8MDnR7zjH+kdP+Aiu0rif&#10;hec6VeD0mH/oNdtQAUUUUAV79tmn3LekTH9DXO/Dk58MD2mf+lbustt0W/b0t5D/AOOmue+GjZ8N&#10;yD+7csP/AB1aAOu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4yxP/F09R/69gP/AB2OuzribAj/AIWnf/8AXDH/AI6ldt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Bwunn/i6d9/1zI/8AHVruq4LTj/xdO9/3WH/jq13t&#10;ABRRRQAUUUUAFFFFABRRRQAUUlHWgBa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PPtMfd8Urr/ga/wDjteg15xpDZ+J8&#10;59Zp1/JTXo9ABRRRQAUUUUAFFFFABRRRQBz3jtwnhK9GcbtgH/fYq54Xk83w1pzZziBV/IY/pWZ8&#10;Q32+GiuAfMmRcH8T/SrXgh9/hKwPorD8nYUAb1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p3OnQ3N9bXhLxz2xO10IG5T1U+oq5RQBQt9Kgt9XutSR5DNcqqupI2gAADHGe3rV&#10;+iigChb6VBb6vdakjyGa5VVdSRtAAAGOM9vWr9FFABRRRQAVTn06G51C3vJi7tbg+WhI2Kx/ix64&#10;4q5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">
                <v:group id="Group 180" o:spid="_x0000_s1065" style="position:absolute;width:59607;height:36179" coordsize="59607,3617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">
                  <v:shape id="Picture 181" o:spid="_x0000_s1066" type="#_x0000_t75" style="position:absolute;width:52699;height:3617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">
                    <v:imagedata r:id="rId46" o:title=""/>
                  </v:shape>
                  <v:shape id="Picture 182" o:spid="_x0000_s1067" type="#_x0000_t75" style="position:absolute;left:51761;top:5215;width:7846;height:228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">
                    <v:imagedata r:id="rId47" o:title=""/>
                  </v:shape>
                  <v:shape id="TextBox 96" o:spid="_x0000_s1068" type="#_x0000_t202" style="position:absolute;left:46586;top:27242;width:6071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" filled="f" stroked="f">
                    <v:textbox style="mso-fit-shape-to-text:t">
                      <w:txbxContent>
                        <w:p w14:paraId="3D0C21EA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0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97" o:spid="_x0000_s1069" type="#_x0000_t202" style="position:absolute;left:46586;top:24747;width:6071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" filled="f" stroked="f">
                    <v:textbox style="mso-fit-shape-to-text:t">
                      <w:txbxContent>
                        <w:p w14:paraId="157DEAB2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2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98" o:spid="_x0000_s1070" type="#_x0000_t202" style="position:absolute;left:46586;top:22011;width:6071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" filled="f" stroked="f">
                    <v:textbox style="mso-fit-shape-to-text:t">
                      <w:txbxContent>
                        <w:p w14:paraId="1AA17C98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4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99" o:spid="_x0000_s1071" type="#_x0000_t202" style="position:absolute;left:46586;top:19363;width:6071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" filled="f" stroked="f">
                    <v:textbox style="mso-fit-shape-to-text:t">
                      <w:txbxContent>
                        <w:p w14:paraId="40358319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7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100" o:spid="_x0000_s1072" type="#_x0000_t202" style="position:absolute;left:46586;top:16787;width:6071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" filled="f" stroked="f">
                    <v:textbox style="mso-fit-shape-to-text:t">
                      <w:txbxContent>
                        <w:p w14:paraId="5FF3328B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0.9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101" o:spid="_x0000_s1073" type="#_x0000_t202" style="position:absolute;left:46586;top:14132;width:6071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" filled="f" stroked="f">
                    <v:textbox style="mso-fit-shape-to-text:t">
                      <w:txbxContent>
                        <w:p w14:paraId="0FE6DDE2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1.1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102" o:spid="_x0000_s1074" type="#_x0000_t202" style="position:absolute;left:46586;top:11057;width:6071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" filled="f" stroked="f">
                    <v:textbox style="mso-fit-shape-to-text:t">
                      <w:txbxContent>
                        <w:p w14:paraId="26DAE359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1.2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103" o:spid="_x0000_s1075" type="#_x0000_t202" style="position:absolute;left:46586;top:8441;width:6071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" filled="f" stroked="f">
                    <v:textbox style="mso-fit-shape-to-text:t">
                      <w:txbxContent>
                        <w:p w14:paraId="3650824F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1.4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104" o:spid="_x0000_s1076" type="#_x0000_t202" style="position:absolute;left:46586;top:5602;width:6071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" filled="f" stroked="f">
                    <v:textbox style="mso-fit-shape-to-text:t">
                      <w:txbxContent>
                        <w:p w14:paraId="49A3D449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 xml:space="preserve">1.7 </w:t>
                          </w:r>
                          <w:proofErr w:type="spellStart"/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eq</w:t>
                          </w:r>
                          <w:proofErr w:type="spellEnd"/>
                        </w:p>
                      </w:txbxContent>
                    </v:textbox>
                  </v:shape>
                  <v:shape id="TextBox 105" o:spid="_x0000_s1077" type="#_x0000_t202" style="position:absolute;left:46586;top:2153;width:9119;height:266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" filled="f" stroked="f">
                    <v:textbox style="mso-fit-shape-to-text:t">
                      <w:txbxContent>
                        <w:p w14:paraId="2D13C837" w14:textId="77777777" w:rsidR="00815CC2" w:rsidRDefault="00815CC2" w:rsidP="00B45FFC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Helvetica" w:hAnsi="Helvetica" w:cs="Helvetica"/>
                              <w:color w:val="000000" w:themeColor="text1"/>
                              <w:kern w:val="24"/>
                            </w:rPr>
                            <w:t>Guest only</w:t>
                          </w:r>
                        </w:p>
                      </w:txbxContent>
                    </v:textbox>
                  </v:shape>
                  <v:oval id="Oval 193" o:spid="_x0000_s1078" style="position:absolute;left:52320;top:25761;width:2449;height:24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" filled="f" strokecolor="red" strokeweight="1.5pt">
                    <v:stroke joinstyle="miter"/>
                  </v:oval>
                </v:group>
                <v:shape id="Straight Arrow Connector 194" o:spid="_x0000_s1079" type="#_x0000_t32" style="position:absolute;left:34620;top:23061;width:3463;height:2422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" strokecolor="red">
                  <v:stroke startarrow="oval" startarrowwidth="narrow" startarrowlength="short" endarrow="oval" endarrowwidth="narrow" endarrowlength="short" joinstyle="miter"/>
                  <o:lock v:ext="edit" shapetype="f"/>
                </v:shape>
                <v:shape id="Straight Arrow Connector 195" o:spid="_x0000_s1080" type="#_x0000_t32" style="position:absolute;left:30675;top:20034;width:4076;height:3149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" strokecolor="red">
                  <v:stroke endarrow="oval" endarrowwidth="narrow" endarrowlength="short" joinstyle="miter"/>
                  <o:lock v:ext="edit" shapetype="f"/>
                </v:shape>
                <v:shape id="Straight Arrow Connector 196" o:spid="_x0000_s1081" type="#_x0000_t32" style="position:absolute;left:29316;top:17277;width:1337;height:2784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" strokecolor="red">
                  <v:stroke endarrow="oval" endarrowwidth="narrow" endarrowlength="short" joinstyle="miter"/>
                  <o:lock v:ext="edit" shapetype="f"/>
                </v:shape>
                <v:shape id="Straight Arrow Connector 197" o:spid="_x0000_s1082" type="#_x0000_t32" style="position:absolute;left:28608;top:14180;width:763;height:3157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" strokecolor="red">
                  <v:stroke endarrow="oval" endarrowwidth="narrow" endarrowlength="short" joinstyle="miter"/>
                  <o:lock v:ext="edit" shapetype="f"/>
                </v:shape>
                <v:shape id="Straight Arrow Connector 198" o:spid="_x0000_s1083" type="#_x0000_t32" style="position:absolute;left:28227;top:11016;width:407;height:3343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" strokecolor="red">
                  <v:stroke endarrow="oval" endarrowwidth="narrow" endarrowlength="short" joinstyle="miter"/>
                  <o:lock v:ext="edit" shapetype="f"/>
                </v:shape>
                <v:shape id="Straight Arrow Connector 199" o:spid="_x0000_s1084" type="#_x0000_t32" style="position:absolute;left:27816;top:8229;width:399;height:2694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" strokecolor="red">
                  <v:stroke endarrow="oval" endarrowwidth="narrow" endarrowlength="short" joinstyle="miter"/>
                  <o:lock v:ext="edit" shapetype="f"/>
                </v:shape>
                <v:shape id="Straight Arrow Connector 200" o:spid="_x0000_s1085" type="#_x0000_t32" style="position:absolute;left:27389;top:4925;width:427;height:3304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" strokecolor="red">
                  <v:stroke endarrow="oval" endarrowwidth="narrow" endarrowlength="short" joinstyle="miter"/>
                  <o:lock v:ext="edit" shapetype="f"/>
                </v:shape>
                <w10:anchorlock/>
              </v:group>
            </w:pict>
          </mc:Fallback>
        </mc:AlternateContent>
      </w:r>
    </w:p>
    <w:p w14:paraId="505E197F" w14:textId="6B4D9747" w:rsidR="00795CCC" w:rsidRDefault="00795CCC" w:rsidP="00795CC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Figure S</w:t>
      </w:r>
      <w:r w:rsidR="003A14EC">
        <w:rPr>
          <w:rFonts w:ascii="Times-Roman" w:hAnsi="Times-Roman" w:cs="Times-Roman"/>
          <w:sz w:val="24"/>
          <w:szCs w:val="24"/>
        </w:rPr>
        <w:t>7</w:t>
      </w:r>
      <w:r>
        <w:rPr>
          <w:rFonts w:ascii="Times-Roman" w:hAnsi="Times-Roman" w:cs="Times-Roman"/>
          <w:sz w:val="24"/>
          <w:szCs w:val="24"/>
        </w:rPr>
        <w:t xml:space="preserve">. </w:t>
      </w:r>
      <w:r w:rsidRPr="001908E9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 xml:space="preserve">H titrations of </w:t>
      </w:r>
      <w:proofErr w:type="spellStart"/>
      <w:r>
        <w:rPr>
          <w:rFonts w:ascii="Times-Roman" w:hAnsi="Times-Roman" w:cs="Times-Roman"/>
          <w:sz w:val="24"/>
          <w:szCs w:val="24"/>
        </w:rPr>
        <w:t>suxamethoniu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 </w:t>
      </w:r>
      <w:r w:rsidR="00B94E7E">
        <w:rPr>
          <w:rFonts w:ascii="Times-Roman" w:hAnsi="Times-Roman" w:cs="Times-Roman"/>
          <w:sz w:val="24"/>
          <w:szCs w:val="24"/>
        </w:rPr>
        <w:t>(</w:t>
      </w:r>
      <w:r w:rsidR="00B94E7E" w:rsidRPr="00B94E7E">
        <w:rPr>
          <w:rFonts w:ascii="Times-Roman" w:hAnsi="Times-Roman" w:cs="Times-Roman"/>
          <w:b/>
          <w:sz w:val="24"/>
          <w:szCs w:val="24"/>
        </w:rPr>
        <w:t>15</w:t>
      </w:r>
      <w:r w:rsidR="00B94E7E">
        <w:rPr>
          <w:rFonts w:ascii="Times-Roman" w:hAnsi="Times-Roman" w:cs="Times-Roman"/>
          <w:sz w:val="24"/>
          <w:szCs w:val="24"/>
        </w:rPr>
        <w:t xml:space="preserve">) </w:t>
      </w:r>
      <w:r>
        <w:rPr>
          <w:rFonts w:ascii="Times-Roman" w:hAnsi="Times-Roman" w:cs="Times-Roman"/>
          <w:sz w:val="24"/>
          <w:szCs w:val="24"/>
        </w:rPr>
        <w:t xml:space="preserve">(20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) into </w:t>
      </w:r>
      <w:r w:rsidRPr="001908E9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(1 </w:t>
      </w:r>
      <w:proofErr w:type="spellStart"/>
      <w:r>
        <w:rPr>
          <w:rFonts w:ascii="Times-Roman" w:hAnsi="Times-Roman" w:cs="Times-Roman"/>
          <w:sz w:val="24"/>
          <w:szCs w:val="24"/>
        </w:rPr>
        <w:t>m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) </w:t>
      </w:r>
      <w:r w:rsidR="001C067E">
        <w:rPr>
          <w:rFonts w:ascii="Times-Roman" w:hAnsi="Times-Roman" w:cs="Times-Roman"/>
          <w:sz w:val="24"/>
          <w:szCs w:val="24"/>
        </w:rPr>
        <w:t xml:space="preserve">shows the </w:t>
      </w:r>
      <w:r w:rsidR="00B94E7E">
        <w:rPr>
          <w:rFonts w:ascii="Times-Roman" w:hAnsi="Times-Roman" w:cs="Times-Roman"/>
          <w:sz w:val="24"/>
          <w:szCs w:val="24"/>
        </w:rPr>
        <w:t>fast</w:t>
      </w:r>
      <w:r w:rsidR="001C067E">
        <w:rPr>
          <w:rFonts w:ascii="Times-Roman" w:hAnsi="Times-Roman" w:cs="Times-Roman"/>
          <w:sz w:val="24"/>
          <w:szCs w:val="24"/>
        </w:rPr>
        <w:t xml:space="preserve"> exchange resonances of the </w:t>
      </w:r>
      <w:r w:rsidR="00B94E7E">
        <w:rPr>
          <w:rFonts w:ascii="Times-Roman" w:hAnsi="Times-Roman" w:cs="Times-Roman"/>
          <w:sz w:val="24"/>
          <w:szCs w:val="24"/>
        </w:rPr>
        <w:t xml:space="preserve">guest’s </w:t>
      </w:r>
      <w:r w:rsidR="001C067E">
        <w:rPr>
          <w:rFonts w:ascii="Times-Roman" w:hAnsi="Times-Roman" w:cs="Times-Roman"/>
          <w:sz w:val="24"/>
          <w:szCs w:val="24"/>
        </w:rPr>
        <w:t xml:space="preserve">quaternary methyl ammonium singlet </w:t>
      </w:r>
      <w:r w:rsidR="00B94E7E">
        <w:rPr>
          <w:rFonts w:ascii="Times-Roman" w:hAnsi="Times-Roman" w:cs="Times-Roman"/>
          <w:sz w:val="24"/>
          <w:szCs w:val="24"/>
        </w:rPr>
        <w:t xml:space="preserve">(red) </w:t>
      </w:r>
      <w:r w:rsidR="001C067E">
        <w:rPr>
          <w:rFonts w:ascii="Times-Roman" w:hAnsi="Times-Roman" w:cs="Times-Roman"/>
          <w:sz w:val="24"/>
          <w:szCs w:val="24"/>
        </w:rPr>
        <w:t>travel from upfield as an encapsulated guest towards the unbound state, downfield.</w:t>
      </w:r>
    </w:p>
    <w:p w14:paraId="6B832640" w14:textId="77777777" w:rsidR="007F2F33" w:rsidRDefault="007F2F33" w:rsidP="00795CCC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43D4A8D7" w14:textId="77777777" w:rsidR="00795CCC" w:rsidRPr="00A54623" w:rsidRDefault="00795CCC" w:rsidP="00A54623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684A095B" w14:textId="18CAD015" w:rsidR="00FC79DB" w:rsidRDefault="001038BE" w:rsidP="00FC79DB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UV-Vis and Fluorescence titrations</w:t>
      </w:r>
      <w:r w:rsidR="000A787E">
        <w:rPr>
          <w:rFonts w:ascii="Times-Roman" w:hAnsi="Times-Roman" w:cs="Times-Roman"/>
          <w:sz w:val="24"/>
          <w:szCs w:val="24"/>
        </w:rPr>
        <w:t xml:space="preserve"> of BM and LCG with </w:t>
      </w:r>
      <w:r w:rsidR="000A787E" w:rsidRPr="000A787E">
        <w:rPr>
          <w:rFonts w:ascii="Times-Roman" w:hAnsi="Times-Roman" w:cs="Times-Roman"/>
          <w:b/>
          <w:sz w:val="24"/>
          <w:szCs w:val="24"/>
        </w:rPr>
        <w:t>2</w:t>
      </w:r>
    </w:p>
    <w:p w14:paraId="3572828E" w14:textId="7DD37543" w:rsidR="00D26F18" w:rsidRDefault="00753608" w:rsidP="00D26F18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2C1E529C" wp14:editId="71705756">
            <wp:extent cx="4572635" cy="2743200"/>
            <wp:effectExtent l="0" t="0" r="0" b="0"/>
            <wp:docPr id="292" name="Picture 2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635" cy="27432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DCE701" w14:textId="42043F4F" w:rsidR="001C067E" w:rsidRDefault="001C067E" w:rsidP="001C067E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Figure S</w:t>
      </w:r>
      <w:r w:rsidR="003A14EC">
        <w:rPr>
          <w:rFonts w:ascii="Times-Roman" w:hAnsi="Times-Roman" w:cs="Times-Roman"/>
          <w:sz w:val="24"/>
          <w:szCs w:val="24"/>
        </w:rPr>
        <w:t>8</w:t>
      </w:r>
      <w:r>
        <w:rPr>
          <w:rFonts w:ascii="Times-Roman" w:hAnsi="Times-Roman" w:cs="Times-Roman"/>
          <w:sz w:val="24"/>
          <w:szCs w:val="24"/>
        </w:rPr>
        <w:t xml:space="preserve">. Fluorescence titrations of </w:t>
      </w:r>
      <w:r w:rsidRPr="006849CD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(2 </w:t>
      </w:r>
      <w:proofErr w:type="spellStart"/>
      <w:r w:rsidR="006849CD">
        <w:rPr>
          <w:rFonts w:ascii="Times New Roman" w:hAnsi="Times New Roman" w:cs="Times New Roman"/>
          <w:sz w:val="24"/>
          <w:szCs w:val="24"/>
        </w:rPr>
        <w:t>μ</w:t>
      </w:r>
      <w:r w:rsidR="006849CD">
        <w:rPr>
          <w:rFonts w:ascii="Times-Roman" w:hAnsi="Times-Roman" w:cs="Times-Roman"/>
          <w:sz w:val="24"/>
          <w:szCs w:val="24"/>
        </w:rPr>
        <w:t>M</w:t>
      </w:r>
      <w:proofErr w:type="spellEnd"/>
      <w:r w:rsidR="006849CD">
        <w:rPr>
          <w:rFonts w:ascii="Times-Roman" w:hAnsi="Times-Roman" w:cs="Times-Roman"/>
          <w:sz w:val="24"/>
          <w:szCs w:val="24"/>
        </w:rPr>
        <w:t xml:space="preserve"> </w:t>
      </w:r>
      <w:r>
        <w:rPr>
          <w:rFonts w:ascii="Times-Roman" w:hAnsi="Times-Roman" w:cs="Times-Roman"/>
          <w:sz w:val="24"/>
          <w:szCs w:val="24"/>
        </w:rPr>
        <w:t xml:space="preserve">to </w:t>
      </w:r>
      <w:r w:rsidR="006849CD">
        <w:rPr>
          <w:rFonts w:ascii="Times-Roman" w:hAnsi="Times-Roman" w:cs="Times-Roman"/>
          <w:sz w:val="24"/>
          <w:szCs w:val="24"/>
        </w:rPr>
        <w:t xml:space="preserve">2 </w:t>
      </w:r>
      <w:proofErr w:type="spellStart"/>
      <w:r w:rsidR="006849CD">
        <w:rPr>
          <w:rFonts w:ascii="Times-Roman" w:hAnsi="Times-Roman" w:cs="Times-Roman"/>
          <w:sz w:val="24"/>
          <w:szCs w:val="24"/>
        </w:rPr>
        <w:t>n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) into LCG (1 </w:t>
      </w:r>
      <w:proofErr w:type="spellStart"/>
      <w:r>
        <w:rPr>
          <w:rFonts w:ascii="Times New Roman" w:hAnsi="Times New Roman" w:cs="Times New Roman"/>
          <w:sz w:val="24"/>
          <w:szCs w:val="24"/>
        </w:rPr>
        <w:t>μ</w:t>
      </w:r>
      <w:r>
        <w:rPr>
          <w:rFonts w:ascii="Times-Roman" w:hAnsi="Times-Roman" w:cs="Times-Roman"/>
          <w:sz w:val="24"/>
          <w:szCs w:val="24"/>
        </w:rPr>
        <w:t>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λ</w:t>
      </w:r>
      <w:r w:rsidRPr="006849CD">
        <w:rPr>
          <w:rFonts w:ascii="Times-Roman" w:hAnsi="Times-Roman" w:cs="Times-Roman"/>
          <w:sz w:val="24"/>
          <w:szCs w:val="24"/>
          <w:vertAlign w:val="subscript"/>
        </w:rPr>
        <w:t>ex</w:t>
      </w:r>
      <w:proofErr w:type="spellEnd"/>
      <w:r w:rsidRPr="006849CD">
        <w:rPr>
          <w:rFonts w:ascii="Times-Roman" w:hAnsi="Times-Roman" w:cs="Times-Roman"/>
          <w:sz w:val="24"/>
          <w:szCs w:val="24"/>
          <w:vertAlign w:val="subscript"/>
        </w:rPr>
        <w:t>.</w:t>
      </w:r>
      <w:r>
        <w:rPr>
          <w:rFonts w:ascii="Times-Roman" w:hAnsi="Times-Roman" w:cs="Times-Roman"/>
          <w:sz w:val="24"/>
          <w:szCs w:val="24"/>
        </w:rPr>
        <w:t xml:space="preserve"> 368 nm, </w:t>
      </w:r>
      <w:proofErr w:type="spellStart"/>
      <w:r>
        <w:rPr>
          <w:rFonts w:ascii="Times New Roman" w:hAnsi="Times New Roman" w:cs="Times New Roman"/>
          <w:sz w:val="24"/>
          <w:szCs w:val="24"/>
        </w:rPr>
        <w:t>λ</w:t>
      </w:r>
      <w:r w:rsidRPr="006849CD">
        <w:rPr>
          <w:rFonts w:ascii="Times-Roman" w:hAnsi="Times-Roman" w:cs="Times-Roman"/>
          <w:sz w:val="24"/>
          <w:szCs w:val="24"/>
          <w:vertAlign w:val="subscript"/>
        </w:rPr>
        <w:t>em</w:t>
      </w:r>
      <w:proofErr w:type="spellEnd"/>
      <w:r w:rsidRPr="006849CD">
        <w:rPr>
          <w:rFonts w:ascii="Times-Roman" w:hAnsi="Times-Roman" w:cs="Times-Roman"/>
          <w:sz w:val="24"/>
          <w:szCs w:val="24"/>
          <w:vertAlign w:val="subscript"/>
        </w:rPr>
        <w:t>.</w:t>
      </w:r>
      <w:r>
        <w:rPr>
          <w:rFonts w:ascii="Times-Roman" w:hAnsi="Times-Roman" w:cs="Times-Roman"/>
          <w:sz w:val="24"/>
          <w:szCs w:val="24"/>
        </w:rPr>
        <w:t xml:space="preserve"> 410 – 700 nm)</w:t>
      </w:r>
      <w:r w:rsidR="00584602">
        <w:rPr>
          <w:rFonts w:ascii="Times-Roman" w:hAnsi="Times-Roman" w:cs="Times-Roman"/>
          <w:sz w:val="24"/>
          <w:szCs w:val="24"/>
        </w:rPr>
        <w:t xml:space="preserve"> in </w:t>
      </w:r>
      <w:r w:rsidR="00584602">
        <w:rPr>
          <w:rFonts w:ascii="Times New Roman" w:hAnsi="Times New Roman" w:cs="Times New Roman"/>
          <w:sz w:val="24"/>
          <w:szCs w:val="24"/>
        </w:rPr>
        <w:t>Na</w:t>
      </w:r>
      <w:r w:rsidR="00584602"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84602">
        <w:rPr>
          <w:rFonts w:ascii="Times New Roman" w:hAnsi="Times New Roman" w:cs="Times New Roman"/>
          <w:sz w:val="24"/>
          <w:szCs w:val="24"/>
        </w:rPr>
        <w:t>HPO</w:t>
      </w:r>
      <w:r w:rsidR="00584602"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84602">
        <w:rPr>
          <w:rFonts w:ascii="Times New Roman" w:hAnsi="Times New Roman" w:cs="Times New Roman"/>
          <w:sz w:val="24"/>
          <w:szCs w:val="24"/>
        </w:rPr>
        <w:t>/NaH</w:t>
      </w:r>
      <w:r w:rsidR="00584602"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84602">
        <w:rPr>
          <w:rFonts w:ascii="Times New Roman" w:hAnsi="Times New Roman" w:cs="Times New Roman"/>
          <w:sz w:val="24"/>
          <w:szCs w:val="24"/>
        </w:rPr>
        <w:t>PO</w:t>
      </w:r>
      <w:r w:rsidR="00584602"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84602">
        <w:rPr>
          <w:rFonts w:ascii="Times New Roman" w:hAnsi="Times New Roman" w:cs="Times New Roman"/>
          <w:sz w:val="24"/>
          <w:szCs w:val="24"/>
        </w:rPr>
        <w:t xml:space="preserve"> (10</w:t>
      </w:r>
      <w:r w:rsidR="00EB11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4602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584602">
        <w:rPr>
          <w:rFonts w:ascii="Times New Roman" w:hAnsi="Times New Roman" w:cs="Times New Roman"/>
          <w:sz w:val="24"/>
          <w:szCs w:val="24"/>
        </w:rPr>
        <w:t>, pH 8.5)</w:t>
      </w:r>
      <w:r w:rsidR="00B94E7E">
        <w:rPr>
          <w:rFonts w:ascii="Times New Roman" w:hAnsi="Times New Roman" w:cs="Times New Roman"/>
          <w:sz w:val="24"/>
          <w:szCs w:val="24"/>
        </w:rPr>
        <w:t xml:space="preserve"> buffered H</w:t>
      </w:r>
      <w:r w:rsidR="00B94E7E" w:rsidRPr="00B94E7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94E7E">
        <w:rPr>
          <w:rFonts w:ascii="Times New Roman" w:hAnsi="Times New Roman" w:cs="Times New Roman"/>
          <w:sz w:val="24"/>
          <w:szCs w:val="24"/>
        </w:rPr>
        <w:t>O</w:t>
      </w:r>
      <w:r w:rsidR="0058460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-Roman" w:hAnsi="Times-Roman" w:cs="Times-Roman"/>
          <w:sz w:val="24"/>
          <w:szCs w:val="24"/>
        </w:rPr>
        <w:t xml:space="preserve">shows the </w:t>
      </w:r>
      <w:r w:rsidR="006849CD">
        <w:rPr>
          <w:rFonts w:ascii="Times-Roman" w:hAnsi="Times-Roman" w:cs="Times-Roman"/>
          <w:sz w:val="24"/>
          <w:szCs w:val="24"/>
        </w:rPr>
        <w:t xml:space="preserve">concentration-dependant quenching of LCG by </w:t>
      </w:r>
      <w:r w:rsidR="006849CD" w:rsidRPr="006849CD">
        <w:rPr>
          <w:rFonts w:ascii="Times-Roman" w:hAnsi="Times-Roman" w:cs="Times-Roman"/>
          <w:b/>
          <w:sz w:val="24"/>
          <w:szCs w:val="24"/>
        </w:rPr>
        <w:t>2</w:t>
      </w:r>
      <w:r w:rsidR="006849CD">
        <w:rPr>
          <w:rFonts w:ascii="Times-Roman" w:hAnsi="Times-Roman" w:cs="Times-Roman"/>
          <w:sz w:val="24"/>
          <w:szCs w:val="24"/>
        </w:rPr>
        <w:t xml:space="preserve">. </w:t>
      </w:r>
      <w:r w:rsidR="00584602">
        <w:rPr>
          <w:rFonts w:ascii="Times-Roman" w:hAnsi="Times-Roman" w:cs="Times-Roman"/>
          <w:sz w:val="24"/>
          <w:szCs w:val="24"/>
        </w:rPr>
        <w:t xml:space="preserve">Only a slight excess of </w:t>
      </w:r>
      <w:r w:rsidR="00584602" w:rsidRPr="0028294A">
        <w:rPr>
          <w:rFonts w:ascii="Times-Roman" w:hAnsi="Times-Roman" w:cs="Times-Roman"/>
          <w:b/>
          <w:sz w:val="24"/>
          <w:szCs w:val="24"/>
        </w:rPr>
        <w:t>2</w:t>
      </w:r>
      <w:r w:rsidR="00584602">
        <w:rPr>
          <w:rFonts w:ascii="Times-Roman" w:hAnsi="Times-Roman" w:cs="Times-Roman"/>
          <w:sz w:val="24"/>
          <w:szCs w:val="24"/>
        </w:rPr>
        <w:t xml:space="preserve"> is required for complete quenching of LCG.</w:t>
      </w:r>
    </w:p>
    <w:p w14:paraId="27944BBB" w14:textId="7F2A0A50" w:rsidR="003048ED" w:rsidRDefault="003048ED" w:rsidP="00D26F18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0ADAA6E9" w14:textId="63CFAD1B" w:rsidR="003048ED" w:rsidRDefault="00753608" w:rsidP="00D26F18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6775E1B1" wp14:editId="2C3E0EEF">
            <wp:extent cx="4291965" cy="2840990"/>
            <wp:effectExtent l="0" t="0" r="0" b="0"/>
            <wp:docPr id="293" name="Picture 2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1965" cy="28409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3E07502" w14:textId="09512B2D" w:rsidR="00753608" w:rsidRDefault="00753608" w:rsidP="00753608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Figure S</w:t>
      </w:r>
      <w:r w:rsidR="003A14EC">
        <w:rPr>
          <w:rFonts w:ascii="Times-Roman" w:hAnsi="Times-Roman" w:cs="Times-Roman"/>
          <w:sz w:val="24"/>
          <w:szCs w:val="24"/>
        </w:rPr>
        <w:t>9</w:t>
      </w:r>
      <w:r>
        <w:rPr>
          <w:rFonts w:ascii="Times-Roman" w:hAnsi="Times-Roman" w:cs="Times-Roman"/>
          <w:sz w:val="24"/>
          <w:szCs w:val="24"/>
        </w:rPr>
        <w:t xml:space="preserve">. Fluorescence titrations of </w:t>
      </w:r>
      <w:r w:rsidRPr="006849CD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(3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-Roman" w:hAnsi="Times-Roman" w:cs="Times-Roman"/>
          <w:sz w:val="24"/>
          <w:szCs w:val="24"/>
        </w:rPr>
        <w:t>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 to 80 </w:t>
      </w:r>
      <w:proofErr w:type="spellStart"/>
      <w:r>
        <w:rPr>
          <w:rFonts w:ascii="Times-Roman" w:hAnsi="Times-Roman" w:cs="Times-Roman"/>
          <w:sz w:val="24"/>
          <w:szCs w:val="24"/>
        </w:rPr>
        <w:t>n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) into BM (10 </w:t>
      </w:r>
      <w:proofErr w:type="spellStart"/>
      <w:r>
        <w:rPr>
          <w:rFonts w:ascii="Times New Roman" w:hAnsi="Times New Roman" w:cs="Times New Roman"/>
          <w:sz w:val="24"/>
          <w:szCs w:val="24"/>
        </w:rPr>
        <w:t>μ</w:t>
      </w:r>
      <w:r>
        <w:rPr>
          <w:rFonts w:ascii="Times-Roman" w:hAnsi="Times-Roman" w:cs="Times-Roman"/>
          <w:sz w:val="24"/>
          <w:szCs w:val="24"/>
        </w:rPr>
        <w:t>M</w:t>
      </w:r>
      <w:proofErr w:type="spellEnd"/>
      <w:r>
        <w:rPr>
          <w:rFonts w:ascii="Times-Roman" w:hAnsi="Times-Roman" w:cs="Times-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λ</w:t>
      </w:r>
      <w:r w:rsidRPr="006849CD">
        <w:rPr>
          <w:rFonts w:ascii="Times-Roman" w:hAnsi="Times-Roman" w:cs="Times-Roman"/>
          <w:sz w:val="24"/>
          <w:szCs w:val="24"/>
          <w:vertAlign w:val="subscript"/>
        </w:rPr>
        <w:t>ex</w:t>
      </w:r>
      <w:proofErr w:type="spellEnd"/>
      <w:r w:rsidRPr="006849CD">
        <w:rPr>
          <w:rFonts w:ascii="Times-Roman" w:hAnsi="Times-Roman" w:cs="Times-Roman"/>
          <w:sz w:val="24"/>
          <w:szCs w:val="24"/>
          <w:vertAlign w:val="subscript"/>
        </w:rPr>
        <w:t>.</w:t>
      </w:r>
      <w:r>
        <w:rPr>
          <w:rFonts w:ascii="Times-Roman" w:hAnsi="Times-Roman" w:cs="Times-Roman"/>
          <w:sz w:val="24"/>
          <w:szCs w:val="24"/>
        </w:rPr>
        <w:t xml:space="preserve"> 3</w:t>
      </w:r>
      <w:r w:rsidR="00584602">
        <w:rPr>
          <w:rFonts w:ascii="Times-Roman" w:hAnsi="Times-Roman" w:cs="Times-Roman"/>
          <w:sz w:val="24"/>
          <w:szCs w:val="24"/>
        </w:rPr>
        <w:t>82</w:t>
      </w:r>
      <w:r>
        <w:rPr>
          <w:rFonts w:ascii="Times-Roman" w:hAnsi="Times-Roman" w:cs="Times-Roman"/>
          <w:sz w:val="24"/>
          <w:szCs w:val="24"/>
        </w:rPr>
        <w:t xml:space="preserve"> nm, </w:t>
      </w:r>
      <w:proofErr w:type="spellStart"/>
      <w:r>
        <w:rPr>
          <w:rFonts w:ascii="Times New Roman" w:hAnsi="Times New Roman" w:cs="Times New Roman"/>
          <w:sz w:val="24"/>
          <w:szCs w:val="24"/>
        </w:rPr>
        <w:t>λ</w:t>
      </w:r>
      <w:r w:rsidRPr="006849CD">
        <w:rPr>
          <w:rFonts w:ascii="Times-Roman" w:hAnsi="Times-Roman" w:cs="Times-Roman"/>
          <w:sz w:val="24"/>
          <w:szCs w:val="24"/>
          <w:vertAlign w:val="subscript"/>
        </w:rPr>
        <w:t>em</w:t>
      </w:r>
      <w:proofErr w:type="spellEnd"/>
      <w:r w:rsidRPr="006849CD">
        <w:rPr>
          <w:rFonts w:ascii="Times-Roman" w:hAnsi="Times-Roman" w:cs="Times-Roman"/>
          <w:sz w:val="24"/>
          <w:szCs w:val="24"/>
          <w:vertAlign w:val="subscript"/>
        </w:rPr>
        <w:t>.</w:t>
      </w:r>
      <w:r>
        <w:rPr>
          <w:rFonts w:ascii="Times-Roman" w:hAnsi="Times-Roman" w:cs="Times-Roman"/>
          <w:sz w:val="24"/>
          <w:szCs w:val="24"/>
        </w:rPr>
        <w:t xml:space="preserve"> 4</w:t>
      </w:r>
      <w:r w:rsidR="00584602">
        <w:rPr>
          <w:rFonts w:ascii="Times-Roman" w:hAnsi="Times-Roman" w:cs="Times-Roman"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>0 – 700 nm)</w:t>
      </w:r>
      <w:r w:rsidR="00584602">
        <w:rPr>
          <w:rFonts w:ascii="Times-Roman" w:hAnsi="Times-Roman" w:cs="Times-Roman"/>
          <w:sz w:val="24"/>
          <w:szCs w:val="24"/>
        </w:rPr>
        <w:t xml:space="preserve"> in </w:t>
      </w:r>
      <w:r w:rsidR="00584602">
        <w:rPr>
          <w:rFonts w:ascii="Times New Roman" w:hAnsi="Times New Roman" w:cs="Times New Roman"/>
          <w:sz w:val="24"/>
          <w:szCs w:val="24"/>
        </w:rPr>
        <w:t>Na</w:t>
      </w:r>
      <w:r w:rsidR="00584602"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84602">
        <w:rPr>
          <w:rFonts w:ascii="Times New Roman" w:hAnsi="Times New Roman" w:cs="Times New Roman"/>
          <w:sz w:val="24"/>
          <w:szCs w:val="24"/>
        </w:rPr>
        <w:t>HPO</w:t>
      </w:r>
      <w:r w:rsidR="00584602"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84602">
        <w:rPr>
          <w:rFonts w:ascii="Times New Roman" w:hAnsi="Times New Roman" w:cs="Times New Roman"/>
          <w:sz w:val="24"/>
          <w:szCs w:val="24"/>
        </w:rPr>
        <w:t>/NaH</w:t>
      </w:r>
      <w:r w:rsidR="00584602"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84602">
        <w:rPr>
          <w:rFonts w:ascii="Times New Roman" w:hAnsi="Times New Roman" w:cs="Times New Roman"/>
          <w:sz w:val="24"/>
          <w:szCs w:val="24"/>
        </w:rPr>
        <w:t>PO</w:t>
      </w:r>
      <w:r w:rsidR="00584602"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84602">
        <w:rPr>
          <w:rFonts w:ascii="Times New Roman" w:hAnsi="Times New Roman" w:cs="Times New Roman"/>
          <w:sz w:val="24"/>
          <w:szCs w:val="24"/>
        </w:rPr>
        <w:t xml:space="preserve"> (10</w:t>
      </w:r>
      <w:r w:rsidR="00EB11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4602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584602">
        <w:rPr>
          <w:rFonts w:ascii="Times New Roman" w:hAnsi="Times New Roman" w:cs="Times New Roman"/>
          <w:sz w:val="24"/>
          <w:szCs w:val="24"/>
        </w:rPr>
        <w:t>, pH 8.5)</w:t>
      </w:r>
      <w:r>
        <w:rPr>
          <w:rFonts w:ascii="Times-Roman" w:hAnsi="Times-Roman" w:cs="Times-Roman"/>
          <w:sz w:val="24"/>
          <w:szCs w:val="24"/>
        </w:rPr>
        <w:t xml:space="preserve"> </w:t>
      </w:r>
      <w:r w:rsidR="00B94E7E">
        <w:rPr>
          <w:rFonts w:ascii="Times New Roman" w:hAnsi="Times New Roman" w:cs="Times New Roman"/>
          <w:sz w:val="24"/>
          <w:szCs w:val="24"/>
        </w:rPr>
        <w:t>buffered H</w:t>
      </w:r>
      <w:r w:rsidR="00B94E7E" w:rsidRPr="00B94E7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94E7E">
        <w:rPr>
          <w:rFonts w:ascii="Times New Roman" w:hAnsi="Times New Roman" w:cs="Times New Roman"/>
          <w:sz w:val="24"/>
          <w:szCs w:val="24"/>
        </w:rPr>
        <w:t xml:space="preserve">O </w:t>
      </w:r>
      <w:r>
        <w:rPr>
          <w:rFonts w:ascii="Times-Roman" w:hAnsi="Times-Roman" w:cs="Times-Roman"/>
          <w:sz w:val="24"/>
          <w:szCs w:val="24"/>
        </w:rPr>
        <w:t xml:space="preserve">shows the concentration-dependant quenching of LCG by </w:t>
      </w:r>
      <w:r w:rsidRPr="006849CD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. </w:t>
      </w:r>
      <w:r w:rsidR="00584602">
        <w:rPr>
          <w:rFonts w:ascii="Times-Roman" w:hAnsi="Times-Roman" w:cs="Times-Roman"/>
          <w:sz w:val="24"/>
          <w:szCs w:val="24"/>
        </w:rPr>
        <w:t xml:space="preserve">Excess of </w:t>
      </w:r>
      <w:r w:rsidR="00584602" w:rsidRPr="0028294A">
        <w:rPr>
          <w:rFonts w:ascii="Times-Roman" w:hAnsi="Times-Roman" w:cs="Times-Roman"/>
          <w:b/>
          <w:sz w:val="24"/>
          <w:szCs w:val="24"/>
        </w:rPr>
        <w:t>2</w:t>
      </w:r>
      <w:r w:rsidR="00584602">
        <w:rPr>
          <w:rFonts w:ascii="Times-Roman" w:hAnsi="Times-Roman" w:cs="Times-Roman"/>
          <w:sz w:val="24"/>
          <w:szCs w:val="24"/>
        </w:rPr>
        <w:t xml:space="preserve"> is required for complete quenching of BM.</w:t>
      </w:r>
    </w:p>
    <w:p w14:paraId="58B6AD63" w14:textId="5389980A" w:rsidR="00841A3B" w:rsidRDefault="00841A3B" w:rsidP="00D26F18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609AA553" w14:textId="56009BD9" w:rsidR="00841A3B" w:rsidRDefault="00841A3B" w:rsidP="00841A3B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VT-NMR of 1:1</w:t>
      </w:r>
      <w:r w:rsidR="000A787E">
        <w:rPr>
          <w:rFonts w:ascii="Times-Roman" w:hAnsi="Times-Roman" w:cs="Times-Roman"/>
          <w:sz w:val="24"/>
          <w:szCs w:val="24"/>
        </w:rPr>
        <w:t xml:space="preserve"> complex of</w:t>
      </w:r>
      <w:r>
        <w:rPr>
          <w:rFonts w:ascii="Times-Roman" w:hAnsi="Times-Roman" w:cs="Times-Roman"/>
          <w:sz w:val="24"/>
          <w:szCs w:val="24"/>
        </w:rPr>
        <w:t xml:space="preserve"> </w:t>
      </w:r>
      <w:r w:rsidR="000A787E" w:rsidRPr="000A787E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and LCG</w:t>
      </w:r>
    </w:p>
    <w:p w14:paraId="055C4A6F" w14:textId="77777777" w:rsidR="007F2F33" w:rsidRDefault="007F2F33" w:rsidP="007F2F33">
      <w:pPr>
        <w:pStyle w:val="ListParagraph"/>
        <w:autoSpaceDE w:val="0"/>
        <w:autoSpaceDN w:val="0"/>
        <w:adjustRightInd w:val="0"/>
        <w:spacing w:after="0" w:line="240" w:lineRule="auto"/>
        <w:ind w:left="1440"/>
        <w:rPr>
          <w:rFonts w:ascii="Times-Roman" w:hAnsi="Times-Roman" w:cs="Times-Roman"/>
          <w:sz w:val="24"/>
          <w:szCs w:val="24"/>
        </w:rPr>
      </w:pPr>
    </w:p>
    <w:p w14:paraId="3551CF87" w14:textId="2FF08306" w:rsidR="00841A3B" w:rsidRDefault="00584602" w:rsidP="00841A3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noProof/>
          <w:sz w:val="24"/>
          <w:szCs w:val="24"/>
        </w:rPr>
        <w:drawing>
          <wp:inline distT="0" distB="0" distL="0" distR="0" wp14:anchorId="2ED3EF7F" wp14:editId="2FE99B1D">
            <wp:extent cx="4407535" cy="2078990"/>
            <wp:effectExtent l="0" t="0" r="0" b="0"/>
            <wp:docPr id="294" name="Picture 2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7535" cy="20789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976333" w14:textId="77777777" w:rsidR="008D26D0" w:rsidRDefault="00584602" w:rsidP="00841A3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>
        <w:rPr>
          <w:rFonts w:ascii="Times-Roman" w:hAnsi="Times-Roman" w:cs="Times-Roman"/>
          <w:sz w:val="24"/>
          <w:szCs w:val="24"/>
        </w:rPr>
        <w:t>Figure S</w:t>
      </w:r>
      <w:r w:rsidR="003A14EC">
        <w:rPr>
          <w:rFonts w:ascii="Times-Roman" w:hAnsi="Times-Roman" w:cs="Times-Roman"/>
          <w:sz w:val="24"/>
          <w:szCs w:val="24"/>
        </w:rPr>
        <w:t>10</w:t>
      </w:r>
      <w:r>
        <w:rPr>
          <w:rFonts w:ascii="Times-Roman" w:hAnsi="Times-Roman" w:cs="Times-Roman"/>
          <w:sz w:val="24"/>
          <w:szCs w:val="24"/>
        </w:rPr>
        <w:t xml:space="preserve">. The </w:t>
      </w:r>
      <w:r w:rsidR="00B94E7E">
        <w:rPr>
          <w:rFonts w:ascii="Times-Roman" w:hAnsi="Times-Roman" w:cs="Times-Roman"/>
          <w:sz w:val="24"/>
          <w:szCs w:val="24"/>
        </w:rPr>
        <w:t>flat</w:t>
      </w:r>
      <w:r>
        <w:rPr>
          <w:rFonts w:ascii="Times-Roman" w:hAnsi="Times-Roman" w:cs="Times-Roman"/>
          <w:sz w:val="24"/>
          <w:szCs w:val="24"/>
        </w:rPr>
        <w:t xml:space="preserve"> </w:t>
      </w:r>
      <w:r w:rsidRPr="00584602">
        <w:rPr>
          <w:rFonts w:ascii="Times-Roman" w:hAnsi="Times-Roman" w:cs="Times-Roman"/>
          <w:sz w:val="24"/>
          <w:szCs w:val="24"/>
          <w:vertAlign w:val="superscript"/>
        </w:rPr>
        <w:t>1</w:t>
      </w:r>
      <w:r>
        <w:rPr>
          <w:rFonts w:ascii="Times-Roman" w:hAnsi="Times-Roman" w:cs="Times-Roman"/>
          <w:sz w:val="24"/>
          <w:szCs w:val="24"/>
        </w:rPr>
        <w:t>H spectra of the 1:1 LCG:</w:t>
      </w:r>
      <w:r w:rsidRPr="00E732CA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</w:t>
      </w:r>
      <w:r w:rsidR="00B94E7E">
        <w:rPr>
          <w:rFonts w:ascii="Times-Roman" w:hAnsi="Times-Roman" w:cs="Times-Roman"/>
          <w:sz w:val="24"/>
          <w:szCs w:val="24"/>
        </w:rPr>
        <w:t xml:space="preserve">(1 </w:t>
      </w:r>
      <w:proofErr w:type="spellStart"/>
      <w:r w:rsidR="00B94E7E">
        <w:rPr>
          <w:rFonts w:ascii="Times-Roman" w:hAnsi="Times-Roman" w:cs="Times-Roman"/>
          <w:sz w:val="24"/>
          <w:szCs w:val="24"/>
        </w:rPr>
        <w:t>mM</w:t>
      </w:r>
      <w:proofErr w:type="spellEnd"/>
      <w:r w:rsidR="00B94E7E">
        <w:rPr>
          <w:rFonts w:ascii="Times-Roman" w:hAnsi="Times-Roman" w:cs="Times-Roman"/>
          <w:sz w:val="24"/>
          <w:szCs w:val="24"/>
        </w:rPr>
        <w:t xml:space="preserve">) </w:t>
      </w:r>
      <w:r>
        <w:rPr>
          <w:rFonts w:ascii="Times-Roman" w:hAnsi="Times-Roman" w:cs="Times-Roman"/>
          <w:sz w:val="24"/>
          <w:szCs w:val="24"/>
        </w:rPr>
        <w:t>complex fully dissociates at 80</w:t>
      </w:r>
      <w:r w:rsidR="0028294A">
        <w:rPr>
          <w:rFonts w:ascii="Calibri" w:hAnsi="Calibri" w:cs="Times-Roman"/>
          <w:sz w:val="24"/>
          <w:szCs w:val="24"/>
        </w:rPr>
        <w:t>⁰</w:t>
      </w:r>
      <w:r>
        <w:rPr>
          <w:rFonts w:ascii="Times-Roman" w:hAnsi="Times-Roman" w:cs="Times-Roman"/>
          <w:sz w:val="24"/>
          <w:szCs w:val="24"/>
        </w:rPr>
        <w:t xml:space="preserve">C and resonances appear from the unbound dye (red dot) and </w:t>
      </w:r>
      <w:r w:rsidR="00E732CA">
        <w:rPr>
          <w:rFonts w:ascii="Times-Roman" w:hAnsi="Times-Roman" w:cs="Times-Roman"/>
          <w:sz w:val="24"/>
          <w:szCs w:val="24"/>
        </w:rPr>
        <w:t xml:space="preserve">monomeric </w:t>
      </w:r>
      <w:r w:rsidR="00E732CA" w:rsidRPr="00E732CA">
        <w:rPr>
          <w:rFonts w:ascii="Times-Roman" w:hAnsi="Times-Roman" w:cs="Times-Roman"/>
          <w:b/>
          <w:sz w:val="24"/>
          <w:szCs w:val="24"/>
        </w:rPr>
        <w:t>2</w:t>
      </w:r>
      <w:r>
        <w:rPr>
          <w:rFonts w:ascii="Times-Roman" w:hAnsi="Times-Roman" w:cs="Times-Roman"/>
          <w:sz w:val="24"/>
          <w:szCs w:val="24"/>
        </w:rPr>
        <w:t xml:space="preserve"> (blue diamond)</w:t>
      </w:r>
      <w:r w:rsidR="00B94E7E" w:rsidRPr="00B94E7E">
        <w:rPr>
          <w:rFonts w:ascii="Times-Roman" w:hAnsi="Times-Roman" w:cs="Times-Roman"/>
          <w:sz w:val="24"/>
          <w:szCs w:val="24"/>
        </w:rPr>
        <w:t xml:space="preserve"> </w:t>
      </w:r>
      <w:r w:rsidR="00B94E7E">
        <w:rPr>
          <w:rFonts w:ascii="Times-Roman" w:hAnsi="Times-Roman" w:cs="Times-Roman"/>
          <w:sz w:val="24"/>
          <w:szCs w:val="24"/>
        </w:rPr>
        <w:t xml:space="preserve">in </w:t>
      </w:r>
      <w:r w:rsidR="00B94E7E">
        <w:rPr>
          <w:rFonts w:ascii="Times New Roman" w:hAnsi="Times New Roman" w:cs="Times New Roman"/>
          <w:sz w:val="24"/>
          <w:szCs w:val="24"/>
        </w:rPr>
        <w:t>Na</w:t>
      </w:r>
      <w:r w:rsidR="00B94E7E"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94E7E">
        <w:rPr>
          <w:rFonts w:ascii="Times New Roman" w:hAnsi="Times New Roman" w:cs="Times New Roman"/>
          <w:sz w:val="24"/>
          <w:szCs w:val="24"/>
        </w:rPr>
        <w:t>HPO</w:t>
      </w:r>
      <w:r w:rsidR="00B94E7E"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94E7E">
        <w:rPr>
          <w:rFonts w:ascii="Times New Roman" w:hAnsi="Times New Roman" w:cs="Times New Roman"/>
          <w:sz w:val="24"/>
          <w:szCs w:val="24"/>
        </w:rPr>
        <w:t>/NaH</w:t>
      </w:r>
      <w:r w:rsidR="00B94E7E" w:rsidRPr="00FD23E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94E7E">
        <w:rPr>
          <w:rFonts w:ascii="Times New Roman" w:hAnsi="Times New Roman" w:cs="Times New Roman"/>
          <w:sz w:val="24"/>
          <w:szCs w:val="24"/>
        </w:rPr>
        <w:t>PO</w:t>
      </w:r>
      <w:r w:rsidR="00B94E7E" w:rsidRPr="00FD23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94E7E">
        <w:rPr>
          <w:rFonts w:ascii="Times New Roman" w:hAnsi="Times New Roman" w:cs="Times New Roman"/>
          <w:sz w:val="24"/>
          <w:szCs w:val="24"/>
        </w:rPr>
        <w:t xml:space="preserve"> (50 </w:t>
      </w:r>
      <w:proofErr w:type="spellStart"/>
      <w:r w:rsidR="00B94E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B94E7E">
        <w:rPr>
          <w:rFonts w:ascii="Times New Roman" w:hAnsi="Times New Roman" w:cs="Times New Roman"/>
          <w:sz w:val="24"/>
          <w:szCs w:val="24"/>
        </w:rPr>
        <w:t>, pH 8.5)</w:t>
      </w:r>
      <w:r w:rsidR="00B94E7E">
        <w:rPr>
          <w:rFonts w:ascii="Times-Roman" w:hAnsi="Times-Roman" w:cs="Times-Roman"/>
          <w:sz w:val="24"/>
          <w:szCs w:val="24"/>
        </w:rPr>
        <w:t xml:space="preserve"> </w:t>
      </w:r>
      <w:r w:rsidR="00B94E7E">
        <w:rPr>
          <w:rFonts w:ascii="Times New Roman" w:hAnsi="Times New Roman" w:cs="Times New Roman"/>
          <w:sz w:val="24"/>
          <w:szCs w:val="24"/>
        </w:rPr>
        <w:t>buffered D</w:t>
      </w:r>
      <w:r w:rsidR="00B94E7E" w:rsidRPr="00B94E7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94E7E">
        <w:rPr>
          <w:rFonts w:ascii="Times New Roman" w:hAnsi="Times New Roman" w:cs="Times New Roman"/>
          <w:sz w:val="24"/>
          <w:szCs w:val="24"/>
        </w:rPr>
        <w:t>O.</w:t>
      </w:r>
      <w:r>
        <w:rPr>
          <w:rFonts w:ascii="Times-Roman" w:hAnsi="Times-Roman" w:cs="Times-Roman"/>
          <w:sz w:val="24"/>
          <w:szCs w:val="24"/>
        </w:rPr>
        <w:t xml:space="preserve"> </w:t>
      </w:r>
    </w:p>
    <w:p w14:paraId="54328E02" w14:textId="77777777" w:rsidR="008D26D0" w:rsidRDefault="008D26D0" w:rsidP="00841A3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</w:p>
    <w:p w14:paraId="4F7A6C84" w14:textId="77777777" w:rsidR="000B552B" w:rsidRPr="000B552B" w:rsidRDefault="008D26D0" w:rsidP="000B552B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0B552B">
        <w:rPr>
          <w:rFonts w:ascii="Times New Roman" w:hAnsi="Times New Roman" w:cs="Times New Roman"/>
          <w:sz w:val="24"/>
          <w:szCs w:val="24"/>
        </w:rPr>
        <w:fldChar w:fldCharType="begin"/>
      </w:r>
      <w:r w:rsidRPr="000B552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B552B">
        <w:rPr>
          <w:rFonts w:ascii="Times New Roman" w:hAnsi="Times New Roman" w:cs="Times New Roman"/>
          <w:sz w:val="24"/>
          <w:szCs w:val="24"/>
        </w:rPr>
        <w:fldChar w:fldCharType="separate"/>
      </w:r>
      <w:r w:rsidR="000B552B" w:rsidRPr="000B552B">
        <w:rPr>
          <w:rFonts w:ascii="Times New Roman" w:hAnsi="Times New Roman" w:cs="Times New Roman"/>
          <w:sz w:val="24"/>
          <w:szCs w:val="24"/>
        </w:rPr>
        <w:t xml:space="preserve">(1) Thompson, J. W.; Kaiser, T. J.; Jorgenson, J. W., </w:t>
      </w:r>
      <w:r w:rsidR="000B552B" w:rsidRPr="000B552B">
        <w:rPr>
          <w:rFonts w:ascii="Times New Roman" w:hAnsi="Times New Roman" w:cs="Times New Roman"/>
          <w:i/>
          <w:sz w:val="24"/>
          <w:szCs w:val="24"/>
        </w:rPr>
        <w:t xml:space="preserve">J. Chromatogr. A </w:t>
      </w:r>
      <w:r w:rsidR="000B552B" w:rsidRPr="000B552B">
        <w:rPr>
          <w:rFonts w:ascii="Times New Roman" w:hAnsi="Times New Roman" w:cs="Times New Roman"/>
          <w:b/>
          <w:sz w:val="24"/>
          <w:szCs w:val="24"/>
        </w:rPr>
        <w:t>2006,</w:t>
      </w:r>
      <w:r w:rsidR="000B552B" w:rsidRPr="000B552B">
        <w:rPr>
          <w:rFonts w:ascii="Times New Roman" w:hAnsi="Times New Roman" w:cs="Times New Roman"/>
          <w:sz w:val="24"/>
          <w:szCs w:val="24"/>
        </w:rPr>
        <w:t xml:space="preserve"> </w:t>
      </w:r>
      <w:r w:rsidR="000B552B" w:rsidRPr="000B552B">
        <w:rPr>
          <w:rFonts w:ascii="Times New Roman" w:hAnsi="Times New Roman" w:cs="Times New Roman"/>
          <w:i/>
          <w:sz w:val="24"/>
          <w:szCs w:val="24"/>
        </w:rPr>
        <w:t>1134</w:t>
      </w:r>
      <w:r w:rsidR="000B552B" w:rsidRPr="000B552B">
        <w:rPr>
          <w:rFonts w:ascii="Times New Roman" w:hAnsi="Times New Roman" w:cs="Times New Roman"/>
          <w:sz w:val="24"/>
          <w:szCs w:val="24"/>
        </w:rPr>
        <w:t>, 201-209.</w:t>
      </w:r>
    </w:p>
    <w:p w14:paraId="71E4B3EB" w14:textId="2C0B7B00" w:rsidR="00584602" w:rsidRPr="00841A3B" w:rsidRDefault="008D26D0" w:rsidP="00841A3B">
      <w:pPr>
        <w:autoSpaceDE w:val="0"/>
        <w:autoSpaceDN w:val="0"/>
        <w:adjustRightInd w:val="0"/>
        <w:spacing w:after="0" w:line="240" w:lineRule="auto"/>
        <w:rPr>
          <w:rFonts w:ascii="Times-Roman" w:hAnsi="Times-Roman" w:cs="Times-Roman"/>
          <w:sz w:val="24"/>
          <w:szCs w:val="24"/>
        </w:rPr>
      </w:pPr>
      <w:r w:rsidRPr="000B552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84602" w:rsidRPr="00841A3B" w:rsidSect="00E5592D">
      <w:pgSz w:w="12240" w:h="15840"/>
      <w:pgMar w:top="1418" w:right="1701" w:bottom="1418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-Roman">
    <w:altName w:val="Times New Roman"/>
    <w:charset w:val="00"/>
    <w:family w:val="auto"/>
    <w:pitch w:val="variable"/>
    <w:sig w:usb0="E00002FF" w:usb1="5000205A" w:usb2="00000000" w:usb3="00000000" w:csb0="0000019F" w:csb1="00000000"/>
  </w:font>
  <w:font w:name="Helvetica">
    <w:altName w:val="Arial"/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827B7"/>
    <w:multiLevelType w:val="hybridMultilevel"/>
    <w:tmpl w:val="3EE443E6"/>
    <w:lvl w:ilvl="0" w:tplc="49A6E58C">
      <w:start w:val="1"/>
      <w:numFmt w:val="upperLetter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115654"/>
    <w:multiLevelType w:val="hybridMultilevel"/>
    <w:tmpl w:val="55A65D70"/>
    <w:lvl w:ilvl="0" w:tplc="9BE2A92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9F22F5"/>
    <w:multiLevelType w:val="hybridMultilevel"/>
    <w:tmpl w:val="1D78F2B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0B6383C"/>
    <w:multiLevelType w:val="hybridMultilevel"/>
    <w:tmpl w:val="192C1BAA"/>
    <w:lvl w:ilvl="0" w:tplc="10090019">
      <w:start w:val="1"/>
      <w:numFmt w:val="lowerLetter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E11CA6"/>
    <w:multiLevelType w:val="hybridMultilevel"/>
    <w:tmpl w:val="9B18980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4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up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9wexfzid2xrjez5xqvezanv5wfexe0dvpp&quot;&gt;test11&lt;record-ids&gt;&lt;item&gt;67&lt;/item&gt;&lt;/record-ids&gt;&lt;/item&gt;&lt;/Libraries&gt;"/>
  </w:docVars>
  <w:rsids>
    <w:rsidRoot w:val="0076459D"/>
    <w:rsid w:val="00024B04"/>
    <w:rsid w:val="00025478"/>
    <w:rsid w:val="00026B8B"/>
    <w:rsid w:val="00040FB8"/>
    <w:rsid w:val="000452E0"/>
    <w:rsid w:val="000454F4"/>
    <w:rsid w:val="00052D02"/>
    <w:rsid w:val="00066277"/>
    <w:rsid w:val="00071EC4"/>
    <w:rsid w:val="00072A6E"/>
    <w:rsid w:val="00083650"/>
    <w:rsid w:val="000A2677"/>
    <w:rsid w:val="000A787E"/>
    <w:rsid w:val="000B37A8"/>
    <w:rsid w:val="000B552B"/>
    <w:rsid w:val="000C4EF2"/>
    <w:rsid w:val="000E0085"/>
    <w:rsid w:val="000F31A8"/>
    <w:rsid w:val="000F6831"/>
    <w:rsid w:val="00101D1F"/>
    <w:rsid w:val="001038BE"/>
    <w:rsid w:val="0013126A"/>
    <w:rsid w:val="001315F3"/>
    <w:rsid w:val="0013380A"/>
    <w:rsid w:val="00153873"/>
    <w:rsid w:val="001548E7"/>
    <w:rsid w:val="00164B46"/>
    <w:rsid w:val="00182549"/>
    <w:rsid w:val="00185CE9"/>
    <w:rsid w:val="001908E9"/>
    <w:rsid w:val="001924AC"/>
    <w:rsid w:val="00197D4B"/>
    <w:rsid w:val="001A2443"/>
    <w:rsid w:val="001A2AA8"/>
    <w:rsid w:val="001B0B25"/>
    <w:rsid w:val="001B43D2"/>
    <w:rsid w:val="001C067E"/>
    <w:rsid w:val="001C68DC"/>
    <w:rsid w:val="001C6F3D"/>
    <w:rsid w:val="001C729F"/>
    <w:rsid w:val="001D2D68"/>
    <w:rsid w:val="001F0377"/>
    <w:rsid w:val="001F13F6"/>
    <w:rsid w:val="001F3737"/>
    <w:rsid w:val="00201C4F"/>
    <w:rsid w:val="00215C05"/>
    <w:rsid w:val="00215FB3"/>
    <w:rsid w:val="0022257D"/>
    <w:rsid w:val="00223A52"/>
    <w:rsid w:val="00223C71"/>
    <w:rsid w:val="002256B1"/>
    <w:rsid w:val="0023315F"/>
    <w:rsid w:val="002464E9"/>
    <w:rsid w:val="0025560C"/>
    <w:rsid w:val="00257812"/>
    <w:rsid w:val="0028294A"/>
    <w:rsid w:val="00284FF4"/>
    <w:rsid w:val="00286877"/>
    <w:rsid w:val="002B485E"/>
    <w:rsid w:val="002C6F2F"/>
    <w:rsid w:val="002D04ED"/>
    <w:rsid w:val="002D14A5"/>
    <w:rsid w:val="002D4401"/>
    <w:rsid w:val="002D7D24"/>
    <w:rsid w:val="002E56DC"/>
    <w:rsid w:val="00303324"/>
    <w:rsid w:val="003048ED"/>
    <w:rsid w:val="003257C7"/>
    <w:rsid w:val="0033247A"/>
    <w:rsid w:val="003327D5"/>
    <w:rsid w:val="003459C6"/>
    <w:rsid w:val="00350381"/>
    <w:rsid w:val="00350D8F"/>
    <w:rsid w:val="0036041A"/>
    <w:rsid w:val="00362927"/>
    <w:rsid w:val="00365C72"/>
    <w:rsid w:val="003773DB"/>
    <w:rsid w:val="00381D54"/>
    <w:rsid w:val="00381EF2"/>
    <w:rsid w:val="00384FC1"/>
    <w:rsid w:val="003935C8"/>
    <w:rsid w:val="003A14EC"/>
    <w:rsid w:val="003A4162"/>
    <w:rsid w:val="003B14E0"/>
    <w:rsid w:val="003C4C93"/>
    <w:rsid w:val="003D5E8B"/>
    <w:rsid w:val="003D7BEC"/>
    <w:rsid w:val="003E4FDF"/>
    <w:rsid w:val="003E5E44"/>
    <w:rsid w:val="003E7105"/>
    <w:rsid w:val="003F2BB5"/>
    <w:rsid w:val="003F2EBC"/>
    <w:rsid w:val="003F6D08"/>
    <w:rsid w:val="00421394"/>
    <w:rsid w:val="00427D0B"/>
    <w:rsid w:val="004467DC"/>
    <w:rsid w:val="0045606B"/>
    <w:rsid w:val="00466658"/>
    <w:rsid w:val="0046790A"/>
    <w:rsid w:val="00471EDA"/>
    <w:rsid w:val="00473639"/>
    <w:rsid w:val="00477927"/>
    <w:rsid w:val="0048778D"/>
    <w:rsid w:val="00496CCC"/>
    <w:rsid w:val="004A6704"/>
    <w:rsid w:val="004C551C"/>
    <w:rsid w:val="004C6E3C"/>
    <w:rsid w:val="004D0523"/>
    <w:rsid w:val="004D74F5"/>
    <w:rsid w:val="004E181F"/>
    <w:rsid w:val="004F64EB"/>
    <w:rsid w:val="005113FE"/>
    <w:rsid w:val="00513C95"/>
    <w:rsid w:val="00515D51"/>
    <w:rsid w:val="0052170A"/>
    <w:rsid w:val="00524D00"/>
    <w:rsid w:val="00525430"/>
    <w:rsid w:val="00533058"/>
    <w:rsid w:val="00555183"/>
    <w:rsid w:val="005657FB"/>
    <w:rsid w:val="00567BC0"/>
    <w:rsid w:val="00575F20"/>
    <w:rsid w:val="005809E7"/>
    <w:rsid w:val="00583FB7"/>
    <w:rsid w:val="00584602"/>
    <w:rsid w:val="005A4002"/>
    <w:rsid w:val="005B4EB4"/>
    <w:rsid w:val="005B77DD"/>
    <w:rsid w:val="005C4E1C"/>
    <w:rsid w:val="005E084B"/>
    <w:rsid w:val="005E1BC0"/>
    <w:rsid w:val="005E4ACA"/>
    <w:rsid w:val="005E635B"/>
    <w:rsid w:val="005F442C"/>
    <w:rsid w:val="005F48A3"/>
    <w:rsid w:val="00601F0F"/>
    <w:rsid w:val="00622F07"/>
    <w:rsid w:val="00623D7C"/>
    <w:rsid w:val="00631FF7"/>
    <w:rsid w:val="006437C6"/>
    <w:rsid w:val="00663298"/>
    <w:rsid w:val="00663C71"/>
    <w:rsid w:val="006849CD"/>
    <w:rsid w:val="0069058D"/>
    <w:rsid w:val="006919AB"/>
    <w:rsid w:val="0069561D"/>
    <w:rsid w:val="00696211"/>
    <w:rsid w:val="006A08CB"/>
    <w:rsid w:val="006B710D"/>
    <w:rsid w:val="006C14EF"/>
    <w:rsid w:val="006E46FE"/>
    <w:rsid w:val="006E67F3"/>
    <w:rsid w:val="006F485A"/>
    <w:rsid w:val="00701F0F"/>
    <w:rsid w:val="007027D0"/>
    <w:rsid w:val="00706001"/>
    <w:rsid w:val="007061A7"/>
    <w:rsid w:val="00710B61"/>
    <w:rsid w:val="00715A2C"/>
    <w:rsid w:val="007176A3"/>
    <w:rsid w:val="00730164"/>
    <w:rsid w:val="00736050"/>
    <w:rsid w:val="00741BF4"/>
    <w:rsid w:val="007448FC"/>
    <w:rsid w:val="00753608"/>
    <w:rsid w:val="0076435B"/>
    <w:rsid w:val="0076459D"/>
    <w:rsid w:val="00785700"/>
    <w:rsid w:val="00790331"/>
    <w:rsid w:val="0079127F"/>
    <w:rsid w:val="00795CCC"/>
    <w:rsid w:val="007962FF"/>
    <w:rsid w:val="007963ED"/>
    <w:rsid w:val="007A62C8"/>
    <w:rsid w:val="007A6D66"/>
    <w:rsid w:val="007A6FFC"/>
    <w:rsid w:val="007B574B"/>
    <w:rsid w:val="007B71D9"/>
    <w:rsid w:val="007C7DCF"/>
    <w:rsid w:val="007D5A90"/>
    <w:rsid w:val="007E334D"/>
    <w:rsid w:val="007F2F33"/>
    <w:rsid w:val="008051BD"/>
    <w:rsid w:val="00805DBF"/>
    <w:rsid w:val="00811703"/>
    <w:rsid w:val="00811E51"/>
    <w:rsid w:val="008146D5"/>
    <w:rsid w:val="00815CC2"/>
    <w:rsid w:val="00820AFA"/>
    <w:rsid w:val="00835281"/>
    <w:rsid w:val="00837EC3"/>
    <w:rsid w:val="00840F2B"/>
    <w:rsid w:val="00841A3B"/>
    <w:rsid w:val="0084400A"/>
    <w:rsid w:val="008443FB"/>
    <w:rsid w:val="008459C7"/>
    <w:rsid w:val="008507B4"/>
    <w:rsid w:val="00861BEC"/>
    <w:rsid w:val="0088101C"/>
    <w:rsid w:val="008A00B0"/>
    <w:rsid w:val="008A1DF6"/>
    <w:rsid w:val="008D26D0"/>
    <w:rsid w:val="008E2A9E"/>
    <w:rsid w:val="008E5289"/>
    <w:rsid w:val="008F40D7"/>
    <w:rsid w:val="00901B6C"/>
    <w:rsid w:val="00904FCA"/>
    <w:rsid w:val="00911D40"/>
    <w:rsid w:val="00917AB5"/>
    <w:rsid w:val="009255A1"/>
    <w:rsid w:val="00926D83"/>
    <w:rsid w:val="00927023"/>
    <w:rsid w:val="00955D1F"/>
    <w:rsid w:val="00961B1C"/>
    <w:rsid w:val="00964BA8"/>
    <w:rsid w:val="00966D6A"/>
    <w:rsid w:val="00967241"/>
    <w:rsid w:val="009714B8"/>
    <w:rsid w:val="0097401F"/>
    <w:rsid w:val="00984F16"/>
    <w:rsid w:val="00997EE0"/>
    <w:rsid w:val="009B7449"/>
    <w:rsid w:val="009C4749"/>
    <w:rsid w:val="009E08C2"/>
    <w:rsid w:val="009F081A"/>
    <w:rsid w:val="009F793B"/>
    <w:rsid w:val="00A1125D"/>
    <w:rsid w:val="00A1195D"/>
    <w:rsid w:val="00A21E41"/>
    <w:rsid w:val="00A229D3"/>
    <w:rsid w:val="00A23382"/>
    <w:rsid w:val="00A32218"/>
    <w:rsid w:val="00A424C5"/>
    <w:rsid w:val="00A4357B"/>
    <w:rsid w:val="00A51231"/>
    <w:rsid w:val="00A54623"/>
    <w:rsid w:val="00A56B12"/>
    <w:rsid w:val="00A71BDA"/>
    <w:rsid w:val="00A75C40"/>
    <w:rsid w:val="00A77CED"/>
    <w:rsid w:val="00A8711E"/>
    <w:rsid w:val="00A87135"/>
    <w:rsid w:val="00A87606"/>
    <w:rsid w:val="00A92198"/>
    <w:rsid w:val="00AA6BE8"/>
    <w:rsid w:val="00AA7A80"/>
    <w:rsid w:val="00AB00C6"/>
    <w:rsid w:val="00AC4501"/>
    <w:rsid w:val="00AC4FF7"/>
    <w:rsid w:val="00AC73EC"/>
    <w:rsid w:val="00AD6C2B"/>
    <w:rsid w:val="00AE4C6E"/>
    <w:rsid w:val="00AF0723"/>
    <w:rsid w:val="00B12133"/>
    <w:rsid w:val="00B12ED1"/>
    <w:rsid w:val="00B14C3E"/>
    <w:rsid w:val="00B16194"/>
    <w:rsid w:val="00B1683B"/>
    <w:rsid w:val="00B2088B"/>
    <w:rsid w:val="00B25D83"/>
    <w:rsid w:val="00B32576"/>
    <w:rsid w:val="00B33323"/>
    <w:rsid w:val="00B407E8"/>
    <w:rsid w:val="00B40F2D"/>
    <w:rsid w:val="00B45FFC"/>
    <w:rsid w:val="00B75575"/>
    <w:rsid w:val="00B77786"/>
    <w:rsid w:val="00B94E7E"/>
    <w:rsid w:val="00B94EA1"/>
    <w:rsid w:val="00BA1385"/>
    <w:rsid w:val="00BA5BB6"/>
    <w:rsid w:val="00BC0406"/>
    <w:rsid w:val="00BE3E45"/>
    <w:rsid w:val="00BE6086"/>
    <w:rsid w:val="00C23BE8"/>
    <w:rsid w:val="00C2543B"/>
    <w:rsid w:val="00C43A3D"/>
    <w:rsid w:val="00C56056"/>
    <w:rsid w:val="00C5639C"/>
    <w:rsid w:val="00C60AB0"/>
    <w:rsid w:val="00C75B9F"/>
    <w:rsid w:val="00C80C03"/>
    <w:rsid w:val="00C910D3"/>
    <w:rsid w:val="00C94806"/>
    <w:rsid w:val="00C9596F"/>
    <w:rsid w:val="00C97155"/>
    <w:rsid w:val="00CA3728"/>
    <w:rsid w:val="00CA5841"/>
    <w:rsid w:val="00CB2C2E"/>
    <w:rsid w:val="00CB3EE9"/>
    <w:rsid w:val="00CE0468"/>
    <w:rsid w:val="00CE7963"/>
    <w:rsid w:val="00CF062F"/>
    <w:rsid w:val="00CF06B4"/>
    <w:rsid w:val="00CF56D8"/>
    <w:rsid w:val="00CF5C3A"/>
    <w:rsid w:val="00CF72B4"/>
    <w:rsid w:val="00D07576"/>
    <w:rsid w:val="00D13E75"/>
    <w:rsid w:val="00D15B9C"/>
    <w:rsid w:val="00D17095"/>
    <w:rsid w:val="00D26F18"/>
    <w:rsid w:val="00D658B6"/>
    <w:rsid w:val="00D73877"/>
    <w:rsid w:val="00D73D97"/>
    <w:rsid w:val="00D80061"/>
    <w:rsid w:val="00D8444E"/>
    <w:rsid w:val="00D84F32"/>
    <w:rsid w:val="00D86434"/>
    <w:rsid w:val="00D92889"/>
    <w:rsid w:val="00D928A7"/>
    <w:rsid w:val="00D9491F"/>
    <w:rsid w:val="00D95432"/>
    <w:rsid w:val="00D97C4D"/>
    <w:rsid w:val="00DA433B"/>
    <w:rsid w:val="00DA5C67"/>
    <w:rsid w:val="00DA66F2"/>
    <w:rsid w:val="00DB2A6C"/>
    <w:rsid w:val="00DC04AD"/>
    <w:rsid w:val="00DC4741"/>
    <w:rsid w:val="00DE1293"/>
    <w:rsid w:val="00DF09C7"/>
    <w:rsid w:val="00E03D98"/>
    <w:rsid w:val="00E1601F"/>
    <w:rsid w:val="00E17670"/>
    <w:rsid w:val="00E21A1F"/>
    <w:rsid w:val="00E44B5B"/>
    <w:rsid w:val="00E54581"/>
    <w:rsid w:val="00E5592D"/>
    <w:rsid w:val="00E57397"/>
    <w:rsid w:val="00E64588"/>
    <w:rsid w:val="00E650A5"/>
    <w:rsid w:val="00E726AF"/>
    <w:rsid w:val="00E732CA"/>
    <w:rsid w:val="00E77D1C"/>
    <w:rsid w:val="00E83551"/>
    <w:rsid w:val="00EA0322"/>
    <w:rsid w:val="00EA056B"/>
    <w:rsid w:val="00EB1194"/>
    <w:rsid w:val="00EB136E"/>
    <w:rsid w:val="00EB1521"/>
    <w:rsid w:val="00EB378C"/>
    <w:rsid w:val="00EE17F4"/>
    <w:rsid w:val="00EF092C"/>
    <w:rsid w:val="00EF6959"/>
    <w:rsid w:val="00F077A0"/>
    <w:rsid w:val="00F10A44"/>
    <w:rsid w:val="00F175B5"/>
    <w:rsid w:val="00F20A5F"/>
    <w:rsid w:val="00F31EF9"/>
    <w:rsid w:val="00F3583E"/>
    <w:rsid w:val="00F374F6"/>
    <w:rsid w:val="00F7258A"/>
    <w:rsid w:val="00F72CEA"/>
    <w:rsid w:val="00F737B0"/>
    <w:rsid w:val="00F74D10"/>
    <w:rsid w:val="00F82F84"/>
    <w:rsid w:val="00F96200"/>
    <w:rsid w:val="00F96548"/>
    <w:rsid w:val="00F96D88"/>
    <w:rsid w:val="00F96ED3"/>
    <w:rsid w:val="00FA3F32"/>
    <w:rsid w:val="00FA4262"/>
    <w:rsid w:val="00FA6ABB"/>
    <w:rsid w:val="00FB3885"/>
    <w:rsid w:val="00FB47CB"/>
    <w:rsid w:val="00FC79DB"/>
    <w:rsid w:val="00FD23E0"/>
    <w:rsid w:val="00FE0F6A"/>
    <w:rsid w:val="00FF0EB3"/>
    <w:rsid w:val="00FF16A8"/>
    <w:rsid w:val="00FF50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2F48FD"/>
  <w15:chartTrackingRefBased/>
  <w15:docId w15:val="{9C85D8C1-120D-D94C-BA07-77E1A29F64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73D97"/>
    <w:pPr>
      <w:ind w:left="720"/>
      <w:contextualSpacing/>
    </w:pPr>
  </w:style>
  <w:style w:type="table" w:styleId="TableGrid">
    <w:name w:val="Table Grid"/>
    <w:basedOn w:val="TableNormal"/>
    <w:uiPriority w:val="39"/>
    <w:rsid w:val="004E1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AC450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CA"/>
    </w:rPr>
  </w:style>
  <w:style w:type="character" w:styleId="CommentReference">
    <w:name w:val="annotation reference"/>
    <w:basedOn w:val="DefaultParagraphFont"/>
    <w:uiPriority w:val="99"/>
    <w:semiHidden/>
    <w:unhideWhenUsed/>
    <w:rsid w:val="005E63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63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63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63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635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63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635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D26D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6D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26D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26D0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38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641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467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967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05454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022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8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98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6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00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36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81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25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2568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247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4331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382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478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305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9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0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154452">
          <w:marLeft w:val="1265"/>
          <w:marRight w:val="0"/>
          <w:marTop w:val="0"/>
          <w:marBottom w:val="0"/>
          <w:divBdr>
            <w:top w:val="none" w:sz="0" w:space="0" w:color="auto"/>
            <w:left w:val="single" w:sz="36" w:space="4" w:color="6699CC"/>
            <w:bottom w:val="none" w:sz="0" w:space="0" w:color="auto"/>
            <w:right w:val="none" w:sz="0" w:space="0" w:color="auto"/>
          </w:divBdr>
          <w:divsChild>
            <w:div w:id="2101292197">
              <w:marLeft w:val="24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7216049">
          <w:marLeft w:val="12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908413">
              <w:marLeft w:val="24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5022189">
          <w:marLeft w:val="12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680697">
              <w:marLeft w:val="24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5718158">
          <w:marLeft w:val="12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62692">
              <w:marLeft w:val="24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5912318">
          <w:marLeft w:val="12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9810074">
              <w:marLeft w:val="24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2834249">
          <w:marLeft w:val="12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6536249">
              <w:marLeft w:val="24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9751642">
          <w:marLeft w:val="1265"/>
          <w:marRight w:val="0"/>
          <w:marTop w:val="0"/>
          <w:marBottom w:val="0"/>
          <w:divBdr>
            <w:top w:val="none" w:sz="0" w:space="0" w:color="auto"/>
            <w:left w:val="single" w:sz="36" w:space="4" w:color="FFFFFF"/>
            <w:bottom w:val="none" w:sz="0" w:space="0" w:color="auto"/>
            <w:right w:val="none" w:sz="0" w:space="0" w:color="auto"/>
          </w:divBdr>
          <w:divsChild>
            <w:div w:id="2008097731">
              <w:marLeft w:val="24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0815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47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90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43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4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image" Target="media/image13.png"/><Relationship Id="rId39" Type="http://schemas.openxmlformats.org/officeDocument/2006/relationships/image" Target="media/image21.jpeg"/><Relationship Id="rId51" Type="http://schemas.openxmlformats.org/officeDocument/2006/relationships/fontTable" Target="fontTable.xml"/><Relationship Id="rId3" Type="http://schemas.openxmlformats.org/officeDocument/2006/relationships/styles" Target="styles.xml"/><Relationship Id="rId34" Type="http://schemas.openxmlformats.org/officeDocument/2006/relationships/image" Target="media/image16.png"/><Relationship Id="rId42" Type="http://schemas.openxmlformats.org/officeDocument/2006/relationships/image" Target="media/image24.emf"/><Relationship Id="rId47" Type="http://schemas.openxmlformats.org/officeDocument/2006/relationships/image" Target="media/image29.emf"/><Relationship Id="rId50" Type="http://schemas.openxmlformats.org/officeDocument/2006/relationships/image" Target="media/image32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jpeg"/><Relationship Id="rId33" Type="http://schemas.openxmlformats.org/officeDocument/2006/relationships/image" Target="media/image220.png"/><Relationship Id="rId38" Type="http://schemas.openxmlformats.org/officeDocument/2006/relationships/image" Target="media/image20.png"/><Relationship Id="rId46" Type="http://schemas.openxmlformats.org/officeDocument/2006/relationships/image" Target="media/image28.jpeg"/><Relationship Id="rId2" Type="http://schemas.openxmlformats.org/officeDocument/2006/relationships/numbering" Target="numbering.xml"/><Relationship Id="rId16" Type="http://schemas.openxmlformats.org/officeDocument/2006/relationships/image" Target="media/image11.emf"/><Relationship Id="rId20" Type="http://schemas.openxmlformats.org/officeDocument/2006/relationships/image" Target="media/image15.png"/><Relationship Id="rId41" Type="http://schemas.openxmlformats.org/officeDocument/2006/relationships/image" Target="media/image23.jpe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emf"/><Relationship Id="rId37" Type="http://schemas.openxmlformats.org/officeDocument/2006/relationships/image" Target="media/image19.png"/><Relationship Id="rId40" Type="http://schemas.openxmlformats.org/officeDocument/2006/relationships/image" Target="media/image22.emf"/><Relationship Id="rId45" Type="http://schemas.openxmlformats.org/officeDocument/2006/relationships/image" Target="media/image27.emf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36" Type="http://schemas.openxmlformats.org/officeDocument/2006/relationships/image" Target="media/image18.jpeg"/><Relationship Id="rId49" Type="http://schemas.openxmlformats.org/officeDocument/2006/relationships/image" Target="media/image31.png"/><Relationship Id="rId10" Type="http://schemas.openxmlformats.org/officeDocument/2006/relationships/image" Target="media/image5.jpeg"/><Relationship Id="rId19" Type="http://schemas.openxmlformats.org/officeDocument/2006/relationships/image" Target="media/image14.png"/><Relationship Id="rId44" Type="http://schemas.openxmlformats.org/officeDocument/2006/relationships/image" Target="media/image26.jpeg"/><Relationship Id="rId52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4.emf"/><Relationship Id="rId14" Type="http://schemas.openxmlformats.org/officeDocument/2006/relationships/image" Target="media/image9.emf"/><Relationship Id="rId35" Type="http://schemas.openxmlformats.org/officeDocument/2006/relationships/image" Target="media/image17.jpeg"/><Relationship Id="rId43" Type="http://schemas.openxmlformats.org/officeDocument/2006/relationships/image" Target="media/image25.png"/><Relationship Id="rId48" Type="http://schemas.openxmlformats.org/officeDocument/2006/relationships/image" Target="media/image3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E63494-1F28-49C4-B499-5FF9C3B91A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3</Pages>
  <Words>1195</Words>
  <Characters>6813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agan Beatty</dc:creator>
  <cp:keywords/>
  <dc:description/>
  <cp:lastModifiedBy>Meagan Beatty</cp:lastModifiedBy>
  <cp:revision>4</cp:revision>
  <dcterms:created xsi:type="dcterms:W3CDTF">2018-05-11T01:30:00Z</dcterms:created>
  <dcterms:modified xsi:type="dcterms:W3CDTF">2018-05-11T16:09:00Z</dcterms:modified>
</cp:coreProperties>
</file>